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4DF094" w14:textId="77777777" w:rsidR="009E7B26" w:rsidRPr="00EF759F" w:rsidRDefault="009E7B26" w:rsidP="009C2C04">
      <w:pPr>
        <w:jc w:val="both"/>
        <w:rPr>
          <w:rFonts w:ascii="Times New Roman" w:hAnsi="Times New Roman" w:cs="Times New Roman"/>
          <w:sz w:val="28"/>
          <w:szCs w:val="28"/>
        </w:rPr>
      </w:pPr>
      <w:r w:rsidRPr="00EF759F">
        <w:rPr>
          <w:rFonts w:ascii="Times New Roman" w:hAnsi="Times New Roman" w:cs="Times New Roman"/>
          <w:b/>
          <w:bCs/>
          <w:sz w:val="28"/>
          <w:szCs w:val="28"/>
        </w:rPr>
        <w:t xml:space="preserve">Targeting </w:t>
      </w:r>
      <w:proofErr w:type="spellStart"/>
      <w:r w:rsidRPr="00EF759F">
        <w:rPr>
          <w:rFonts w:ascii="Times New Roman" w:hAnsi="Times New Roman" w:cs="Times New Roman"/>
          <w:b/>
          <w:bCs/>
          <w:sz w:val="28"/>
          <w:szCs w:val="28"/>
        </w:rPr>
        <w:t>Simullium</w:t>
      </w:r>
      <w:proofErr w:type="spellEnd"/>
      <w:r w:rsidRPr="00EF759F">
        <w:rPr>
          <w:rFonts w:ascii="Times New Roman" w:hAnsi="Times New Roman" w:cs="Times New Roman"/>
          <w:b/>
          <w:bCs/>
          <w:sz w:val="28"/>
          <w:szCs w:val="28"/>
        </w:rPr>
        <w:t xml:space="preserve"> vectors to accelerate control of onchocerciasis in the </w:t>
      </w:r>
      <w:proofErr w:type="spellStart"/>
      <w:r w:rsidRPr="00EF759F">
        <w:rPr>
          <w:rFonts w:ascii="Times New Roman" w:hAnsi="Times New Roman" w:cs="Times New Roman"/>
          <w:b/>
          <w:bCs/>
          <w:sz w:val="28"/>
          <w:szCs w:val="28"/>
        </w:rPr>
        <w:t>Mahenge</w:t>
      </w:r>
      <w:proofErr w:type="spellEnd"/>
      <w:r w:rsidRPr="00EF759F">
        <w:rPr>
          <w:rFonts w:ascii="Times New Roman" w:hAnsi="Times New Roman" w:cs="Times New Roman"/>
          <w:b/>
          <w:bCs/>
          <w:sz w:val="28"/>
          <w:szCs w:val="28"/>
        </w:rPr>
        <w:t xml:space="preserve"> area, Tanzania: a systematic review</w:t>
      </w:r>
    </w:p>
    <w:p w14:paraId="727F740E" w14:textId="77777777" w:rsidR="008733D2" w:rsidRDefault="008733D2" w:rsidP="009C2C04">
      <w:pPr>
        <w:jc w:val="both"/>
        <w:rPr>
          <w:rFonts w:ascii="Times New Roman" w:hAnsi="Times New Roman" w:cs="Times New Roman"/>
          <w:sz w:val="24"/>
          <w:szCs w:val="24"/>
        </w:rPr>
      </w:pPr>
    </w:p>
    <w:p w14:paraId="4941FB5D" w14:textId="0F816800"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Abstract</w:t>
      </w:r>
    </w:p>
    <w:p w14:paraId="035503F1"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Background: The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Mountains in south-eastern Tanzania remain a persistent onchocerciasis hotspot despite many years of community-directed ivermectin (CDTI) distribution. The disease is primarily transmitted by </w:t>
      </w:r>
      <w:proofErr w:type="spellStart"/>
      <w:r w:rsidRPr="00EF759F">
        <w:rPr>
          <w:rFonts w:ascii="Times New Roman" w:hAnsi="Times New Roman" w:cs="Times New Roman"/>
          <w:i/>
          <w:iCs/>
          <w:sz w:val="24"/>
          <w:szCs w:val="24"/>
        </w:rPr>
        <w:t>Simulium</w:t>
      </w:r>
      <w:proofErr w:type="spellEnd"/>
      <w:r w:rsidRPr="00EF759F">
        <w:rPr>
          <w:rFonts w:ascii="Times New Roman" w:hAnsi="Times New Roman" w:cs="Times New Roman"/>
          <w:sz w:val="24"/>
          <w:szCs w:val="24"/>
        </w:rPr>
        <w:t xml:space="preserve"> species, especially members of the </w:t>
      </w:r>
      <w:proofErr w:type="spellStart"/>
      <w:r w:rsidRPr="00EF759F">
        <w:rPr>
          <w:rFonts w:ascii="Times New Roman" w:hAnsi="Times New Roman" w:cs="Times New Roman"/>
          <w:i/>
          <w:iCs/>
          <w:sz w:val="24"/>
          <w:szCs w:val="24"/>
        </w:rPr>
        <w:t>Simulium</w:t>
      </w:r>
      <w:proofErr w:type="spellEnd"/>
      <w:r w:rsidRPr="00EF759F">
        <w:rPr>
          <w:rFonts w:ascii="Times New Roman" w:hAnsi="Times New Roman" w:cs="Times New Roman"/>
          <w:i/>
          <w:iCs/>
          <w:sz w:val="24"/>
          <w:szCs w:val="24"/>
        </w:rPr>
        <w:t xml:space="preserve"> </w:t>
      </w:r>
      <w:proofErr w:type="spellStart"/>
      <w:r w:rsidRPr="00EF759F">
        <w:rPr>
          <w:rFonts w:ascii="Times New Roman" w:hAnsi="Times New Roman" w:cs="Times New Roman"/>
          <w:i/>
          <w:iCs/>
          <w:sz w:val="24"/>
          <w:szCs w:val="24"/>
        </w:rPr>
        <w:t>damnosum</w:t>
      </w:r>
      <w:proofErr w:type="spellEnd"/>
      <w:r w:rsidRPr="00EF759F">
        <w:rPr>
          <w:rFonts w:ascii="Times New Roman" w:hAnsi="Times New Roman" w:cs="Times New Roman"/>
          <w:sz w:val="24"/>
          <w:szCs w:val="24"/>
        </w:rPr>
        <w:t xml:space="preserve"> complex. This review brings together current evidence on vector-targeted interventions including entomological surveillance,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and environmental management in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and comparable Tanzanian foci. Our aim was to assess whether integrating vector control with ongoing CDTI could help accelerate the interruption of transmission.</w:t>
      </w:r>
    </w:p>
    <w:p w14:paraId="6F84F044"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Methods: comprehensive search </w:t>
      </w:r>
      <w:r w:rsidR="00D035AC" w:rsidRPr="00EF759F">
        <w:rPr>
          <w:rFonts w:ascii="Times New Roman" w:hAnsi="Times New Roman" w:cs="Times New Roman"/>
          <w:sz w:val="24"/>
          <w:szCs w:val="24"/>
        </w:rPr>
        <w:t xml:space="preserve">was conducted </w:t>
      </w:r>
      <w:r w:rsidRPr="00EF759F">
        <w:rPr>
          <w:rFonts w:ascii="Times New Roman" w:hAnsi="Times New Roman" w:cs="Times New Roman"/>
          <w:sz w:val="24"/>
          <w:szCs w:val="24"/>
        </w:rPr>
        <w:t xml:space="preserve">across PubMed, Scopus, Web of Science, African Journals Online, WHO repositories, Google Scholar, and relevant grey literature, with no date limits. Search terms combined </w:t>
      </w:r>
      <w:proofErr w:type="spellStart"/>
      <w:r w:rsidRPr="00EF759F">
        <w:rPr>
          <w:rFonts w:ascii="Times New Roman" w:hAnsi="Times New Roman" w:cs="Times New Roman"/>
          <w:i/>
          <w:iCs/>
          <w:sz w:val="24"/>
          <w:szCs w:val="24"/>
        </w:rPr>
        <w:t>Simulium</w:t>
      </w:r>
      <w:proofErr w:type="spellEnd"/>
      <w:r w:rsidR="0007443A" w:rsidRPr="00EF759F">
        <w:rPr>
          <w:rFonts w:ascii="Times New Roman" w:hAnsi="Times New Roman" w:cs="Times New Roman"/>
          <w:sz w:val="24"/>
          <w:szCs w:val="24"/>
        </w:rPr>
        <w:t xml:space="preserve"> or </w:t>
      </w:r>
      <w:r w:rsidRPr="00EF759F">
        <w:rPr>
          <w:rFonts w:ascii="Times New Roman" w:hAnsi="Times New Roman" w:cs="Times New Roman"/>
          <w:sz w:val="24"/>
          <w:szCs w:val="24"/>
        </w:rPr>
        <w:t xml:space="preserve">blackfly, onchocerciasis, </w:t>
      </w:r>
      <w:proofErr w:type="spellStart"/>
      <w:r w:rsidRPr="00EF759F">
        <w:rPr>
          <w:rFonts w:ascii="Times New Roman" w:hAnsi="Times New Roman" w:cs="Times New Roman"/>
          <w:sz w:val="24"/>
          <w:szCs w:val="24"/>
        </w:rPr>
        <w:t>Mahenge</w:t>
      </w:r>
      <w:proofErr w:type="spellEnd"/>
      <w:r w:rsidR="0007443A" w:rsidRPr="00EF759F">
        <w:rPr>
          <w:rFonts w:ascii="Times New Roman" w:hAnsi="Times New Roman" w:cs="Times New Roman"/>
          <w:sz w:val="24"/>
          <w:szCs w:val="24"/>
        </w:rPr>
        <w:t xml:space="preserve"> or</w:t>
      </w:r>
      <w:r w:rsidR="001B55D0" w:rsidRPr="00EF759F">
        <w:rPr>
          <w:rFonts w:ascii="Times New Roman" w:hAnsi="Times New Roman" w:cs="Times New Roman"/>
          <w:sz w:val="24"/>
          <w:szCs w:val="24"/>
        </w:rPr>
        <w:t xml:space="preserve"> </w:t>
      </w:r>
      <w:r w:rsidRPr="00EF759F">
        <w:rPr>
          <w:rFonts w:ascii="Times New Roman" w:hAnsi="Times New Roman" w:cs="Times New Roman"/>
          <w:sz w:val="24"/>
          <w:szCs w:val="24"/>
        </w:rPr>
        <w:t>Tanzania, and vector-control</w:t>
      </w:r>
      <w:r w:rsidR="00D035AC"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related keywords. </w:t>
      </w:r>
      <w:r w:rsidR="00D035AC" w:rsidRPr="00EF759F">
        <w:rPr>
          <w:rFonts w:ascii="Times New Roman" w:hAnsi="Times New Roman" w:cs="Times New Roman"/>
          <w:sz w:val="24"/>
          <w:szCs w:val="24"/>
        </w:rPr>
        <w:t>The study</w:t>
      </w:r>
      <w:r w:rsidRPr="00EF759F">
        <w:rPr>
          <w:rFonts w:ascii="Times New Roman" w:hAnsi="Times New Roman" w:cs="Times New Roman"/>
          <w:sz w:val="24"/>
          <w:szCs w:val="24"/>
        </w:rPr>
        <w:t xml:space="preserve"> included field studies, operational reports, modelling papers, and entomological surveys that reported on vector species composition, breeding-site mapping, vector-control activities, or outcomes related to transmission. Two reviewers independently screened articles and extracted data. Quantitative findings were pooled when appropriate; otherwise, results were </w:t>
      </w:r>
      <w:proofErr w:type="spellStart"/>
      <w:r w:rsidRPr="00EF759F">
        <w:rPr>
          <w:rFonts w:ascii="Times New Roman" w:hAnsi="Times New Roman" w:cs="Times New Roman"/>
          <w:sz w:val="24"/>
          <w:szCs w:val="24"/>
        </w:rPr>
        <w:t>synthesised</w:t>
      </w:r>
      <w:proofErr w:type="spellEnd"/>
      <w:r w:rsidRPr="00EF759F">
        <w:rPr>
          <w:rFonts w:ascii="Times New Roman" w:hAnsi="Times New Roman" w:cs="Times New Roman"/>
          <w:sz w:val="24"/>
          <w:szCs w:val="24"/>
        </w:rPr>
        <w:t xml:space="preserve"> narratively.</w:t>
      </w:r>
    </w:p>
    <w:p w14:paraId="5A0257FD"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Results: Historical studies confirm </w:t>
      </w:r>
      <w:r w:rsidRPr="00EF759F">
        <w:rPr>
          <w:rFonts w:ascii="Times New Roman" w:hAnsi="Times New Roman" w:cs="Times New Roman"/>
          <w:i/>
          <w:iCs/>
          <w:sz w:val="24"/>
          <w:szCs w:val="24"/>
        </w:rPr>
        <w:t xml:space="preserve">S. </w:t>
      </w:r>
      <w:proofErr w:type="spellStart"/>
      <w:r w:rsidRPr="00EF759F">
        <w:rPr>
          <w:rFonts w:ascii="Times New Roman" w:hAnsi="Times New Roman" w:cs="Times New Roman"/>
          <w:i/>
          <w:iCs/>
          <w:sz w:val="24"/>
          <w:szCs w:val="24"/>
        </w:rPr>
        <w:t>damnosum</w:t>
      </w:r>
      <w:proofErr w:type="spellEnd"/>
      <w:r w:rsidRPr="00EF759F">
        <w:rPr>
          <w:rFonts w:ascii="Times New Roman" w:hAnsi="Times New Roman" w:cs="Times New Roman"/>
          <w:i/>
          <w:iCs/>
          <w:sz w:val="24"/>
          <w:szCs w:val="24"/>
        </w:rPr>
        <w:t xml:space="preserve"> </w:t>
      </w:r>
      <w:proofErr w:type="spellStart"/>
      <w:r w:rsidRPr="00EF759F">
        <w:rPr>
          <w:rFonts w:ascii="Times New Roman" w:hAnsi="Times New Roman" w:cs="Times New Roman"/>
          <w:i/>
          <w:iCs/>
          <w:sz w:val="24"/>
          <w:szCs w:val="24"/>
        </w:rPr>
        <w:t>s.l.</w:t>
      </w:r>
      <w:proofErr w:type="spellEnd"/>
      <w:r w:rsidRPr="00EF759F">
        <w:rPr>
          <w:rFonts w:ascii="Times New Roman" w:hAnsi="Times New Roman" w:cs="Times New Roman"/>
          <w:sz w:val="24"/>
          <w:szCs w:val="24"/>
        </w:rPr>
        <w:t xml:space="preserve"> as the dominant vector in </w:t>
      </w:r>
      <w:proofErr w:type="spellStart"/>
      <w:r w:rsidRPr="00EF759F">
        <w:rPr>
          <w:rFonts w:ascii="Times New Roman" w:hAnsi="Times New Roman" w:cs="Times New Roman"/>
          <w:sz w:val="24"/>
          <w:szCs w:val="24"/>
        </w:rPr>
        <w:t>Mahenge</w:t>
      </w:r>
      <w:proofErr w:type="spellEnd"/>
      <w:r w:rsidR="00214C09"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Recent reports highlight ongoing transmission despite long-term ivermectin use and recommend supplementing CDTI with vector control. Evidence from other Tanzanian foci and modelling work suggests that well-implemented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grounded in comprehensive breeding-site mapping and applied consistently can substantially reduce biting rates and shorten the time needed to achieve elimination compared with CDTI alone. Programmatic documents describe both successful reductions in vector density and episodes of transmission rebound when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was incomplete or discontinued. However, there is still a shortage of published field trials from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directly evaluating the impact of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with most available studies being descriptive, model-based, or operational.</w:t>
      </w:r>
    </w:p>
    <w:p w14:paraId="26F67C6C"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Conclusions: The available evidence supports integrating targeted </w:t>
      </w:r>
      <w:proofErr w:type="spellStart"/>
      <w:r w:rsidRPr="00EF759F">
        <w:rPr>
          <w:rFonts w:ascii="Times New Roman" w:hAnsi="Times New Roman" w:cs="Times New Roman"/>
          <w:i/>
          <w:iCs/>
          <w:sz w:val="24"/>
          <w:szCs w:val="24"/>
        </w:rPr>
        <w:t>Simulium</w:t>
      </w:r>
      <w:proofErr w:type="spellEnd"/>
      <w:r w:rsidRPr="00EF759F">
        <w:rPr>
          <w:rFonts w:ascii="Times New Roman" w:hAnsi="Times New Roman" w:cs="Times New Roman"/>
          <w:sz w:val="24"/>
          <w:szCs w:val="24"/>
        </w:rPr>
        <w:t xml:space="preserve"> control particularly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accompanied by strong entomological surveillance with existing CDTI in high-transmission areas such as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Key priorities include: (1) updated breeding-site mapping using tools such as drone imagery with ground-truthing, (2) larval susceptibility testing to guide larvicide choice, (3) pilot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accompanied by rigorous environmental and entomological monitoring, and (4) long-term investment in local capacity. Well-designed operational trials in </w:t>
      </w:r>
      <w:proofErr w:type="spellStart"/>
      <w:r w:rsidRPr="00EF759F">
        <w:rPr>
          <w:rFonts w:ascii="Times New Roman" w:hAnsi="Times New Roman" w:cs="Times New Roman"/>
          <w:sz w:val="24"/>
          <w:szCs w:val="24"/>
        </w:rPr>
        <w:lastRenderedPageBreak/>
        <w:t>Mahenge</w:t>
      </w:r>
      <w:proofErr w:type="spellEnd"/>
      <w:r w:rsidRPr="00EF759F">
        <w:rPr>
          <w:rFonts w:ascii="Times New Roman" w:hAnsi="Times New Roman" w:cs="Times New Roman"/>
          <w:sz w:val="24"/>
          <w:szCs w:val="24"/>
        </w:rPr>
        <w:t>, using both entomological and epidemiological endpoints, are urgently needed to guide effective elimination strategies.</w:t>
      </w:r>
    </w:p>
    <w:p w14:paraId="59100A35" w14:textId="77777777" w:rsidR="009E7B26"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Keywords: Onchocerciasis, </w:t>
      </w:r>
      <w:proofErr w:type="spellStart"/>
      <w:r w:rsidRPr="00EF759F">
        <w:rPr>
          <w:rFonts w:ascii="Times New Roman" w:hAnsi="Times New Roman" w:cs="Times New Roman"/>
          <w:i/>
          <w:iCs/>
          <w:sz w:val="24"/>
          <w:szCs w:val="24"/>
        </w:rPr>
        <w:t>Simulium</w:t>
      </w:r>
      <w:proofErr w:type="spellEnd"/>
      <w:r w:rsidRPr="00EF759F">
        <w:rPr>
          <w:rFonts w:ascii="Times New Roman" w:hAnsi="Times New Roman" w:cs="Times New Roman"/>
          <w:i/>
          <w:iCs/>
          <w:sz w:val="24"/>
          <w:szCs w:val="24"/>
        </w:rPr>
        <w:t>,</w:t>
      </w:r>
      <w:r w:rsidRPr="00EF759F">
        <w:rPr>
          <w:rFonts w:ascii="Times New Roman" w:hAnsi="Times New Roman" w:cs="Times New Roman"/>
          <w:sz w:val="24"/>
          <w:szCs w:val="24"/>
        </w:rPr>
        <w:t xml:space="preserve"> vector control,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Tanzania, systematic review</w:t>
      </w:r>
    </w:p>
    <w:p w14:paraId="57647E53" w14:textId="77777777" w:rsidR="00F81294"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b/>
          <w:bCs/>
          <w:sz w:val="24"/>
          <w:szCs w:val="24"/>
        </w:rPr>
        <w:t>Introduction</w:t>
      </w:r>
      <w:r w:rsidRPr="00EF759F">
        <w:rPr>
          <w:rFonts w:ascii="Times New Roman" w:hAnsi="Times New Roman" w:cs="Times New Roman"/>
          <w:sz w:val="24"/>
          <w:szCs w:val="24"/>
        </w:rPr>
        <w:br/>
        <w:t xml:space="preserve">Onchocerciasis (river blindness), caused by </w:t>
      </w:r>
      <w:proofErr w:type="spellStart"/>
      <w:r w:rsidRPr="00EF759F">
        <w:rPr>
          <w:rFonts w:ascii="Times New Roman" w:hAnsi="Times New Roman" w:cs="Times New Roman"/>
          <w:sz w:val="24"/>
          <w:szCs w:val="24"/>
        </w:rPr>
        <w:t>Onchocerca</w:t>
      </w:r>
      <w:proofErr w:type="spellEnd"/>
      <w:r w:rsidRPr="00EF759F">
        <w:rPr>
          <w:rFonts w:ascii="Times New Roman" w:hAnsi="Times New Roman" w:cs="Times New Roman"/>
          <w:sz w:val="24"/>
          <w:szCs w:val="24"/>
        </w:rPr>
        <w:t xml:space="preserve"> volvulus and transmitted by </w:t>
      </w:r>
      <w:proofErr w:type="spellStart"/>
      <w:r w:rsidRPr="00EF759F">
        <w:rPr>
          <w:rFonts w:ascii="Times New Roman" w:hAnsi="Times New Roman" w:cs="Times New Roman"/>
          <w:sz w:val="24"/>
          <w:szCs w:val="24"/>
        </w:rPr>
        <w:t>Simulium</w:t>
      </w:r>
      <w:proofErr w:type="spellEnd"/>
      <w:r w:rsidRPr="00EF759F">
        <w:rPr>
          <w:rFonts w:ascii="Times New Roman" w:hAnsi="Times New Roman" w:cs="Times New Roman"/>
          <w:sz w:val="24"/>
          <w:szCs w:val="24"/>
        </w:rPr>
        <w:t xml:space="preserve"> blackflies, remains a public-health issue in se</w:t>
      </w:r>
      <w:r w:rsidR="009B4074" w:rsidRPr="00EF759F">
        <w:rPr>
          <w:rFonts w:ascii="Times New Roman" w:hAnsi="Times New Roman" w:cs="Times New Roman"/>
          <w:sz w:val="24"/>
          <w:szCs w:val="24"/>
        </w:rPr>
        <w:t>veral</w:t>
      </w:r>
      <w:r w:rsidRPr="00EF759F">
        <w:rPr>
          <w:rFonts w:ascii="Times New Roman" w:hAnsi="Times New Roman" w:cs="Times New Roman"/>
          <w:sz w:val="24"/>
          <w:szCs w:val="24"/>
        </w:rPr>
        <w:t xml:space="preserve"> foci despite decades of mass ivermectin distribution</w:t>
      </w:r>
      <w:r w:rsidR="009B4074"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EC03AD" w:rsidRPr="00EF759F">
        <w:rPr>
          <w:rFonts w:ascii="Times New Roman" w:hAnsi="Times New Roman" w:cs="Times New Roman"/>
          <w:sz w:val="24"/>
          <w:szCs w:val="24"/>
        </w:rPr>
        <w:instrText>ADDIN CSL_CITATION {"citationItems":[{"id":"ITEM-1","itemData":{"DOI":"10.1016/j.pt.2012.04.005","ISSN":"1471-5007","PMID":"22633470","abstract":"The year 2012 marks the 25th anniversary of the donation of ivermectin to fight onchocerciasis and the projected date for elimination of transmission of the disease in the Americas. This review looks at the history of onchocerciasis, from its discovery through to 2025, by which time it is projected that the disease will have been eliminated as a public health problem, except in a handful of sub-Saharan countries, where it should be well on the way towards elimination.","author":[{"dropping-particle":"","family":"Crump","given":"Andy","non-dropping-particle":"","parse-names":false,"suffix":""},{"dropping-particle":"","family":"Morel","given":"Carlos M","non-dropping-particle":"","parse-names":false,"suffix":""},{"dropping-particle":"","family":"Omura","given":"Satoshi","non-dropping-particle":"","parse-names":false,"suffix":""}],"container-title":"Trends in parasitology","id":"ITEM-1","issue":"7","issued":{"date-parts":[["2012","7"]]},"page":"280-8","title":"The onchocerciasis chronicle: from the beginning to the end?","type":"article-journal","volume":"28"},"uris":["http://www.mendeley.com/documents/?uuid=ddf498f6-5c8f-37e8-be7d-7a9a3464ea2e"]}],"mendeley":{"formattedCitation":"(1)","plainTextFormattedCitation":"(1)","previouslyFormattedCitation":"(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1B55D0" w:rsidRPr="00EF759F">
        <w:rPr>
          <w:rFonts w:ascii="Times New Roman" w:hAnsi="Times New Roman" w:cs="Times New Roman"/>
          <w:noProof/>
          <w:sz w:val="24"/>
          <w:szCs w:val="24"/>
        </w:rPr>
        <w:t>(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EC03AD" w:rsidRPr="00EF759F">
        <w:rPr>
          <w:rFonts w:ascii="Times New Roman" w:hAnsi="Times New Roman" w:cs="Times New Roman"/>
          <w:sz w:val="24"/>
          <w:szCs w:val="24"/>
        </w:rPr>
        <w:instrText>ADDIN CSL_CITATION {"citationItems":[{"id":"ITEM-1","itemData":{"author":[{"dropping-particle":"","family":"WHO","given":"","non-dropping-particle":"","parse-names":false,"suffix":""}],"id":"ITEM-1","issued":{"date-parts":[["2025","1","29"]]},"publisher-place":"Geneva","title":"Onchocerciasis","type":"report"},"uris":["http://www.mendeley.com/documents/?uuid=6dd3b0f2-c4c0-3064-a4fb-3dd6e673523f"]}],"mendeley":{"formattedCitation":"(2)","plainTextFormattedCitation":"(2)","previouslyFormattedCitation":"(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1B55D0" w:rsidRPr="00EF759F">
        <w:rPr>
          <w:rFonts w:ascii="Times New Roman" w:hAnsi="Times New Roman" w:cs="Times New Roman"/>
          <w:noProof/>
          <w:sz w:val="24"/>
          <w:szCs w:val="24"/>
        </w:rPr>
        <w:t>(2)</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w:t>
      </w:r>
      <w:r w:rsidR="009B4074" w:rsidRPr="00EF759F">
        <w:rPr>
          <w:rFonts w:ascii="Times New Roman" w:hAnsi="Times New Roman" w:cs="Times New Roman"/>
          <w:sz w:val="24"/>
          <w:szCs w:val="24"/>
        </w:rPr>
        <w:t xml:space="preserve">A wide range of </w:t>
      </w:r>
      <w:proofErr w:type="spellStart"/>
      <w:r w:rsidR="009B4074" w:rsidRPr="00EF759F">
        <w:rPr>
          <w:rFonts w:ascii="Times New Roman" w:hAnsi="Times New Roman" w:cs="Times New Roman"/>
          <w:i/>
          <w:iCs/>
          <w:sz w:val="24"/>
          <w:szCs w:val="24"/>
        </w:rPr>
        <w:t>Onchocerca</w:t>
      </w:r>
      <w:proofErr w:type="spellEnd"/>
      <w:r w:rsidR="009B4074" w:rsidRPr="00EF759F">
        <w:rPr>
          <w:rFonts w:ascii="Times New Roman" w:hAnsi="Times New Roman" w:cs="Times New Roman"/>
          <w:sz w:val="24"/>
          <w:szCs w:val="24"/>
        </w:rPr>
        <w:t> species have been reported to infect human including those that infect domestic and wild animals</w:t>
      </w:r>
      <w:r w:rsidR="00EC03AD"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9300A2" w:rsidRPr="00EF759F">
        <w:rPr>
          <w:rFonts w:ascii="Times New Roman" w:hAnsi="Times New Roman" w:cs="Times New Roman"/>
          <w:sz w:val="24"/>
          <w:szCs w:val="24"/>
        </w:rPr>
        <w:instrText>ADDIN CSL_CITATION {"citationItems":[{"id":"ITEM-1","itemData":{"DOI":"10.3390/pathogens9090761","ISSN":"2076-0817","abstract":"&lt;p&gt;The genus Onchocerca includes several species associated with ungulates as hosts, although some have been identified in canids, felids, and humans. Onchocerca species have a wide geographical distribution, and the disease they produce, onchocerciasis, is generally seen in adult individuals because of its large prepatency period. In recent years, Onchocerca species infecting animals have been found as subcutaneous nodules or invading the ocular tissues of humans; the species involved are O. lupi, O. dewittei japonica, O. jakutensis, O. gutturosa, and O. cervicalis. These findings generally involve immature adult female worms, with no evidence of being fertile. However, a few cases with fertile O. lupi, O. dewittei japonica, and O. jakutensis worms have been identified recently in humans. These are relevant because they indicate that the parasite’s life cycle was completed in the new host—humans. In this work, we discuss the establishment of zoonotic Onchocerca infections in humans, and the possibility of these infections to produce symptoms similar to human onchocerciasis, such as dermatitis, ocular damage, and epilepsy. Zoonotic onchocerciasis is thought to be an emerging human parasitic disease, with the need to take measures such as One Health Strategies, in order to identify and control new cases in humans.&lt;/p&gt;","author":[{"dropping-particle":"","family":"Cambra-Pellejà","given":"Maria","non-dropping-particle":"","parse-names":false,"suffix":""},{"dropping-particle":"","family":"Gandasegui","given":"Javier","non-dropping-particle":"","parse-names":false,"suffix":""},{"dropping-particle":"","family":"Balaña-Fouce","given":"Rafael","non-dropping-particle":"","parse-names":false,"suffix":""},{"dropping-particle":"","family":"Muñoz","given":"José","non-dropping-particle":"","parse-names":false,"suffix":""},{"dropping-particle":"","family":"Martínez-Valladares","given":"María","non-dropping-particle":"","parse-names":false,"suffix":""}],"container-title":"Pathogens","id":"ITEM-1","issue":"9","issued":{"date-parts":[["2020","9","17"]]},"page":"761","title":"Zoonotic Implications of Onchocerca Species on Human Health","type":"article-journal","volume":"9"},"uris":["http://www.mendeley.com/documents/?uuid=7f6933d9-623b-341b-b14c-5eaf419e5180"]}],"mendeley":{"formattedCitation":"(3)","plainTextFormattedCitation":"(3)","previouslyFormattedCitation":"(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EC03AD" w:rsidRPr="00EF759F">
        <w:rPr>
          <w:rFonts w:ascii="Times New Roman" w:hAnsi="Times New Roman" w:cs="Times New Roman"/>
          <w:noProof/>
          <w:sz w:val="24"/>
          <w:szCs w:val="24"/>
        </w:rPr>
        <w:t>(3)</w:t>
      </w:r>
      <w:r w:rsidR="001A5838" w:rsidRPr="00EF759F">
        <w:rPr>
          <w:rFonts w:ascii="Times New Roman" w:hAnsi="Times New Roman" w:cs="Times New Roman"/>
          <w:sz w:val="24"/>
          <w:szCs w:val="24"/>
        </w:rPr>
        <w:fldChar w:fldCharType="end"/>
      </w:r>
      <w:r w:rsidR="00EC03AD" w:rsidRPr="00EF759F">
        <w:rPr>
          <w:rFonts w:ascii="Times New Roman" w:hAnsi="Times New Roman" w:cs="Times New Roman"/>
          <w:sz w:val="24"/>
          <w:szCs w:val="24"/>
        </w:rPr>
        <w:t xml:space="preserve">. </w:t>
      </w:r>
      <w:r w:rsidR="009B4074" w:rsidRPr="00EF759F">
        <w:rPr>
          <w:rFonts w:ascii="Times New Roman" w:hAnsi="Times New Roman" w:cs="Times New Roman"/>
          <w:sz w:val="24"/>
          <w:szCs w:val="24"/>
        </w:rPr>
        <w:t xml:space="preserve"> Worldwide, Onchocerciasis affects about 198 million people in 36 countries in which onchocerciasis is prevalent </w:t>
      </w:r>
      <w:r w:rsidR="001A5838" w:rsidRPr="00EF759F">
        <w:rPr>
          <w:rFonts w:ascii="Times New Roman" w:hAnsi="Times New Roman" w:cs="Times New Roman"/>
          <w:sz w:val="24"/>
          <w:szCs w:val="24"/>
        </w:rPr>
        <w:fldChar w:fldCharType="begin" w:fldLock="1"/>
      </w:r>
      <w:r w:rsidR="00EC03AD" w:rsidRPr="00EF759F">
        <w:rPr>
          <w:rFonts w:ascii="Times New Roman" w:hAnsi="Times New Roman" w:cs="Times New Roman"/>
          <w:sz w:val="24"/>
          <w:szCs w:val="24"/>
        </w:rPr>
        <w:instrText>ADDIN CSL_CITATION {"citationItems":[{"id":"ITEM-1","itemData":{"author":[{"dropping-particle":"","family":"WHO","given":"","non-dropping-particle":"","parse-names":false,"suffix":""}],"id":"ITEM-1","issued":{"date-parts":[["2025","1","29"]]},"publisher-place":"Geneva","title":"Onchocerciasis","type":"report"},"uris":["http://www.mendeley.com/documents/?uuid=6dd3b0f2-c4c0-3064-a4fb-3dd6e673523f"]}],"mendeley":{"formattedCitation":"(2)","plainTextFormattedCitation":"(2)","previouslyFormattedCitation":"(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EC03AD" w:rsidRPr="00EF759F">
        <w:rPr>
          <w:rFonts w:ascii="Times New Roman" w:hAnsi="Times New Roman" w:cs="Times New Roman"/>
          <w:noProof/>
          <w:sz w:val="24"/>
          <w:szCs w:val="24"/>
        </w:rPr>
        <w:t>(2)</w:t>
      </w:r>
      <w:r w:rsidR="001A5838" w:rsidRPr="00EF759F">
        <w:rPr>
          <w:rFonts w:ascii="Times New Roman" w:hAnsi="Times New Roman" w:cs="Times New Roman"/>
          <w:sz w:val="24"/>
          <w:szCs w:val="24"/>
        </w:rPr>
        <w:fldChar w:fldCharType="end"/>
      </w:r>
      <w:r w:rsidR="009B4074" w:rsidRPr="00EF759F">
        <w:rPr>
          <w:rFonts w:ascii="Times New Roman" w:hAnsi="Times New Roman" w:cs="Times New Roman"/>
          <w:sz w:val="24"/>
          <w:szCs w:val="24"/>
        </w:rPr>
        <w:t xml:space="preserve">. Current studies have reported that more than 20.9 million people are infected with onchocerciasis with over 14.6 million people having </w:t>
      </w:r>
      <w:proofErr w:type="spellStart"/>
      <w:r w:rsidR="009B4074" w:rsidRPr="00EF759F">
        <w:rPr>
          <w:rFonts w:ascii="Times New Roman" w:hAnsi="Times New Roman" w:cs="Times New Roman"/>
          <w:sz w:val="24"/>
          <w:szCs w:val="24"/>
        </w:rPr>
        <w:t>onchocercal</w:t>
      </w:r>
      <w:proofErr w:type="spellEnd"/>
      <w:r w:rsidR="009B4074" w:rsidRPr="00EF759F">
        <w:rPr>
          <w:rFonts w:ascii="Times New Roman" w:hAnsi="Times New Roman" w:cs="Times New Roman"/>
          <w:sz w:val="24"/>
          <w:szCs w:val="24"/>
        </w:rPr>
        <w:t xml:space="preserve"> dermatitis and 1.15 million people having vision loss </w:t>
      </w:r>
      <w:r w:rsidR="001A5838" w:rsidRPr="00EF759F">
        <w:rPr>
          <w:rFonts w:ascii="Times New Roman" w:hAnsi="Times New Roman" w:cs="Times New Roman"/>
          <w:sz w:val="24"/>
          <w:szCs w:val="24"/>
        </w:rPr>
        <w:fldChar w:fldCharType="begin" w:fldLock="1"/>
      </w:r>
      <w:r w:rsidR="00C03C8C" w:rsidRPr="00EF759F">
        <w:rPr>
          <w:rFonts w:ascii="Times New Roman" w:hAnsi="Times New Roman" w:cs="Times New Roman"/>
          <w:sz w:val="24"/>
          <w:szCs w:val="24"/>
        </w:rPr>
        <w:instrText>ADDIN CSL_CITATION {"citationItems":[{"id":"ITEM-1","itemData":{"author":[{"dropping-particle":"","family":"WHO","given":"","non-dropping-particle":"","parse-names":false,"suffix":""}],"id":"ITEM-1","issued":{"date-parts":[["2025","1","29"]]},"publisher-place":"Geneva","title":"Onchocerciasis","type":"report"},"uris":["http://www.mendeley.com/documents/?uuid=6dd3b0f2-c4c0-3064-a4fb-3dd6e673523f"]}],"mendeley":{"formattedCitation":"(2)","plainTextFormattedCitation":"(2)","previouslyFormattedCitation":"(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9300A2" w:rsidRPr="00EF759F">
        <w:rPr>
          <w:rFonts w:ascii="Times New Roman" w:hAnsi="Times New Roman" w:cs="Times New Roman"/>
          <w:noProof/>
          <w:sz w:val="24"/>
          <w:szCs w:val="24"/>
        </w:rPr>
        <w:t>(2)</w:t>
      </w:r>
      <w:r w:rsidR="001A5838" w:rsidRPr="00EF759F">
        <w:rPr>
          <w:rFonts w:ascii="Times New Roman" w:hAnsi="Times New Roman" w:cs="Times New Roman"/>
          <w:sz w:val="24"/>
          <w:szCs w:val="24"/>
        </w:rPr>
        <w:fldChar w:fldCharType="end"/>
      </w:r>
      <w:r w:rsidR="00F81294" w:rsidRPr="00EF759F">
        <w:rPr>
          <w:rFonts w:ascii="Times New Roman" w:hAnsi="Times New Roman" w:cs="Times New Roman"/>
          <w:sz w:val="24"/>
          <w:szCs w:val="24"/>
        </w:rPr>
        <w:t xml:space="preserve"> with </w:t>
      </w:r>
      <w:r w:rsidR="009B4074" w:rsidRPr="00EF759F">
        <w:rPr>
          <w:rFonts w:ascii="Times New Roman" w:hAnsi="Times New Roman" w:cs="Times New Roman"/>
          <w:sz w:val="24"/>
          <w:szCs w:val="24"/>
        </w:rPr>
        <w:t xml:space="preserve">over 381,000 people living with onchocerciasis associated epilepsy (OAE) the condition which is responsible with disability </w:t>
      </w:r>
      <w:r w:rsidR="001A5838" w:rsidRPr="00EF759F">
        <w:rPr>
          <w:rFonts w:ascii="Times New Roman" w:hAnsi="Times New Roman" w:cs="Times New Roman"/>
          <w:sz w:val="24"/>
          <w:szCs w:val="24"/>
        </w:rPr>
        <w:fldChar w:fldCharType="begin" w:fldLock="1"/>
      </w:r>
      <w:r w:rsidR="009300A2" w:rsidRPr="00EF759F">
        <w:rPr>
          <w:rFonts w:ascii="Times New Roman" w:hAnsi="Times New Roman" w:cs="Times New Roman"/>
          <w:sz w:val="24"/>
          <w:szCs w:val="24"/>
        </w:rPr>
        <w:instrText>ADDIN CSL_CITATION {"citationItems":[{"id":"ITEM-1","itemData":{"DOI":"10.1371/journal.pntd.0011320","ISSN":"1935-2735","author":[{"dropping-particle":"","family":"Bhattacharyya","given":"Samit","non-dropping-particle":"","parse-names":false,"suffix":""},{"dropping-particle":"","family":"Vinkeles Melchers","given":"Natalie V. S.","non-dropping-particle":"","parse-names":false,"suffix":""},{"dropping-particle":"","family":"Siewe Fodjo","given":"Joseph N.","non-dropping-particle":"","parse-names":false,"suffix":""},{"dropping-particle":"","family":"Vutha","given":"Amit","non-dropping-particle":"","parse-names":false,"suffix":""},{"dropping-particle":"","family":"Coffeng","given":"Luc E.","non-dropping-particle":"","parse-names":false,"suffix":""},{"dropping-particle":"","family":"Logora","given":"Makoy Y.","non-dropping-particle":"","parse-names":false,"suffix":""},{"dropping-particle":"","family":"Colebunders","given":"Robert","non-dropping-particle":"","parse-names":false,"suffix":""},{"dropping-particle":"","family":"Stolk","given":"Wilma A.","non-dropping-particle":"","parse-names":false,"suffix":""}],"container-title":"PLOS Neglected Tropical Diseases","id":"ITEM-1","issue":"5","issued":{"date-parts":[["2023","5","26"]]},"page":"e0011320","title":"Onchocerciasis-associated epilepsy in Maridi, South Sudan: Modelling and exploring the impact of control measures against river blindness","type":"article-journal","volume":"17"},"uris":["http://www.mendeley.com/documents/?uuid=2ff912d9-a006-3cbe-a8e1-a6983e167208"]}],"mendeley":{"formattedCitation":"(4)","plainTextFormattedCitation":"(4)","previouslyFormattedCitation":"(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9300A2" w:rsidRPr="00EF759F">
        <w:rPr>
          <w:rFonts w:ascii="Times New Roman" w:hAnsi="Times New Roman" w:cs="Times New Roman"/>
          <w:noProof/>
          <w:sz w:val="24"/>
          <w:szCs w:val="24"/>
        </w:rPr>
        <w:t>(4)</w:t>
      </w:r>
      <w:r w:rsidR="001A5838" w:rsidRPr="00EF759F">
        <w:rPr>
          <w:rFonts w:ascii="Times New Roman" w:hAnsi="Times New Roman" w:cs="Times New Roman"/>
          <w:sz w:val="24"/>
          <w:szCs w:val="24"/>
        </w:rPr>
        <w:fldChar w:fldCharType="end"/>
      </w:r>
      <w:r w:rsidR="009B4074" w:rsidRPr="00EF759F">
        <w:rPr>
          <w:rFonts w:ascii="Times New Roman" w:hAnsi="Times New Roman" w:cs="Times New Roman"/>
          <w:sz w:val="24"/>
          <w:szCs w:val="24"/>
        </w:rPr>
        <w:t xml:space="preserve">. </w:t>
      </w:r>
    </w:p>
    <w:p w14:paraId="454F25A5" w14:textId="77777777" w:rsidR="0066057F" w:rsidRPr="00EF759F" w:rsidRDefault="0066057F" w:rsidP="009C2C04">
      <w:pPr>
        <w:jc w:val="both"/>
        <w:rPr>
          <w:rFonts w:ascii="Times New Roman" w:hAnsi="Times New Roman" w:cs="Times New Roman"/>
          <w:sz w:val="24"/>
          <w:szCs w:val="24"/>
        </w:rPr>
      </w:pPr>
      <w:r w:rsidRPr="00EF759F">
        <w:rPr>
          <w:rFonts w:ascii="Times New Roman" w:hAnsi="Times New Roman" w:cs="Times New Roman"/>
          <w:sz w:val="24"/>
          <w:szCs w:val="24"/>
        </w:rPr>
        <w:t>Tanzania experiences a year around transmission of onchocerciasis, with more than 6 million people at risk of acquiring the disease in six endemic regions</w:t>
      </w:r>
      <w:r w:rsidR="00C03C8C"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136/bmjopen-2017-017188","ISSN":"2044-6055","author":[{"dropping-particle":"","family":"Greter","given":"Helena","non-dropping-particle":"","parse-names":false,"suffix":""},{"dropping-particle":"","family":"Mmbando","given":"Bruno","non-dropping-particle":"","parse-names":false,"suffix":""},{"dropping-particle":"","family":"Makunde","given":"Williams","non-dropping-particle":"","parse-names":false,"suffix":""},{"dropping-particle":"","family":"Mnacho","given":"Mohamed","non-dropping-particle":"","parse-names":false,"suffix":""},{"dropping-particle":"","family":"Matuja","given":"William","non-dropping-particle":"","parse-names":false,"suffix":""},{"dropping-particle":"","family":"Kakorozya","given":"Advocatus","non-dropping-particle":"","parse-names":false,"suffix":""},{"dropping-particle":"","family":"Suykerbuyk","given":"Patrick","non-dropping-particle":"","parse-names":false,"suffix":""},{"dropping-particle":"","family":"Colebunders","given":"Robert","non-dropping-particle":"","parse-names":false,"suffix":""}],"container-title":"BMJ Open","id":"ITEM-1","issue":"3","issued":{"date-parts":[["2018","3"]]},"page":"e017188","title":"Evolution of epilepsy prevalence and incidence in a Tanzanian area endemic for onchocerciasis and the potential impact of community-directed treatment with ivermectin: a cross-sectional study and comparison over 28 years","type":"article-journal","volume":"8"},"uris":["http://www.mendeley.com/documents/?uuid=d45c65de-335a-3699-98b7-d925bd534102"]}],"mendeley":{"formattedCitation":"(5)","plainTextFormattedCitation":"(5)","previouslyFormattedCitation":"(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03C8C" w:rsidRPr="00EF759F">
        <w:rPr>
          <w:rFonts w:ascii="Times New Roman" w:hAnsi="Times New Roman" w:cs="Times New Roman"/>
          <w:noProof/>
          <w:sz w:val="24"/>
          <w:szCs w:val="24"/>
        </w:rPr>
        <w:t>(5)</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The </w:t>
      </w:r>
      <w:proofErr w:type="spellStart"/>
      <w:r w:rsidR="009E7B26" w:rsidRPr="00EF759F">
        <w:rPr>
          <w:rFonts w:ascii="Times New Roman" w:hAnsi="Times New Roman" w:cs="Times New Roman"/>
          <w:sz w:val="24"/>
          <w:szCs w:val="24"/>
        </w:rPr>
        <w:t>Mahenge</w:t>
      </w:r>
      <w:proofErr w:type="spellEnd"/>
      <w:r w:rsidR="009E7B26" w:rsidRPr="00EF759F">
        <w:rPr>
          <w:rFonts w:ascii="Times New Roman" w:hAnsi="Times New Roman" w:cs="Times New Roman"/>
          <w:sz w:val="24"/>
          <w:szCs w:val="24"/>
        </w:rPr>
        <w:t xml:space="preserve"> Mountains in south-eastern Tanzania were historically a high-prevalence focus and </w:t>
      </w:r>
      <w:r w:rsidRPr="00EF759F">
        <w:rPr>
          <w:rFonts w:ascii="Times New Roman" w:hAnsi="Times New Roman" w:cs="Times New Roman"/>
          <w:sz w:val="24"/>
          <w:szCs w:val="24"/>
        </w:rPr>
        <w:t xml:space="preserve">is the most and heavily infected foci for onchocerciasis </w:t>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03C8C" w:rsidRPr="00EF759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684/epd.2019.1093","ISSN":"1294-9361","abstract":"&lt;p&gt; &lt;italic&gt;Aims&lt;/italic&gt; . To describe the clinical manifestations of epilepsy and access to antiseizure treatment in Mahenge in Central Tanzania, an onchocerciasis endemic area with a high prevalence of epilepsy. &lt;/p&gt;","author":[{"dropping-particle":"","family":"Bhwana","given":"Dan","non-dropping-particle":"","parse-names":false,"suffix":""},{"dropping-particle":"","family":"Mmbando","given":"Bruno P.","non-dropping-particle":"","parse-names":false,"suffix":""},{"dropping-particle":"","family":"Dekker","given":"Marieke CJ.","non-dropping-particle":"","parse-names":false,"suffix":""},{"dropping-particle":"","family":"Mnacho","given":"Mohamed","non-dropping-particle":"","parse-names":false,"suffix":""},{"dropping-particle":"","family":"Kakorozya","given":"Advocatus","non-dropping-particle":"","parse-names":false,"suffix":""},{"dropping-particle":"","family":"Matuja","given":"William","non-dropping-particle":"","parse-names":false,"suffix":""},{"dropping-particle":"","family":"Makunde","given":"Williams H.","non-dropping-particle":"","parse-names":false,"suffix":""},{"dropping-particle":"","family":"Weckhuysen","given":"Sarah","non-dropping-particle":"","parse-names":false,"suffix":""},{"dropping-particle":"","family":"Colebunders","given":"Robert","non-dropping-particle":"","parse-names":false,"suffix":""}],"container-title":"Epileptic Disorders","id":"ITEM-1","issue":"5","issued":{"date-parts":[["2019","10","29"]]},"page":"425-435","title":"Clinical presentation of epilepsy in six villages in an onchocerciasis endemic area in Mahenge, Tanzania","type":"article-journal","volume":"21"},"uris":["http://www.mendeley.com/documents/?uuid=ba6488bc-0c0d-3ad8-b79c-ab38e63dc15b"]}],"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03C8C" w:rsidRPr="00EF759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03C8C" w:rsidRPr="00EF759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The area have an estimated nodule prevalence of 95–100% in some communities and microfilariae prevalence of 60–87% </w:t>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4314/ahs.v22i3.65","ISSN":"1729-0503","abstract":"&lt;p&gt;Background: Despite 20 years of ivermectin mass distribution in the Mahenge area, Tanzania, the prevalence of onchocerciasis and epilepsy has remained high in rural villages.&amp;#13; Objectives: We investigated the efficacy of ivermectin in reducing Onchocerca volvulus microfilariae and predictors for parasitic load following ivermectin treatment in persons with (PWE) and without epilepsy (PWOE).&amp;#13; Methods: Between April and September 2019, 50 PWE and 160 randomly selected PWOE from Msogezi and Mdindo villages participated in a follow-up study. Skin snips were obtained pre (baseline) and three months post-ivermectin treatment.&amp;#13; Results: The overall prevalence of O. volvulus positive skin snips at baseline was 49% (103/210), with no significant difference between PWE (58.0%) and PWOE (46.3%); p=0.197. The overall mean microfilarial density was significantly higher at baseline 1.45(95%CI:0.98-2.04)) than three-month post-ivermectin treatment (0.23(95%CI:0.11-0.37), p&amp;lt;0.001. Three months after ivermectin, the microfilarial density had decreased by ≥80% in 54 (81.8%, 95%CI: 72.3-91.4) of the 66 individuals with positive skin snips at baseline. High microfilarial density at baseline was the only significant predictor associated with higher microfilarialdensity in the post-ivermectin skin snips.&amp;#13; Conclusion: Our study reports a decrease in microfilarial density following ivermectin treatment in most individuals. Optimizing ivermectin coverage will address the ongoing onchocerciasis transmission in Mahenge.&amp;#13; Keywords: Onchocerciasis, ivermectin; treatment response, epilepsy; Tanzania.&lt;/p&gt;","author":[{"dropping-particle":"","family":"Bhwana","given":"Dan","non-dropping-particle":"","parse-names":false,"suffix":""},{"dropping-particle":"","family":"P Mmbando","given":"Bruno","non-dropping-particle":"","parse-names":false,"suffix":""},{"dropping-particle":"","family":"Dusabimana","given":"Alfred","non-dropping-particle":"","parse-names":false,"suffix":""},{"dropping-particle":"","family":"Mhina","given":"Athanas","non-dropping-particle":"","parse-names":false,"suffix":""},{"dropping-particle":"","family":"P Challe","given":"Daniel","non-dropping-particle":"","parse-names":false,"suffix":""},{"dropping-particle":"","family":"N Siewe Fodjo","given":"Joseph","non-dropping-particle":"","parse-names":false,"suffix":""},{"dropping-particle":"","family":"H Makunde","given":"Williams","non-dropping-particle":"","parse-names":false,"suffix":""},{"dropping-particle":"","family":"Colebunders","given":"Robert","non-dropping-particle":"","parse-names":false,"suffix":""}],"container-title":"African Health Sciences","id":"ITEM-1","issue":"3","issued":{"date-parts":[["2022","10","28"]]},"page":"607-616","title":"Ivermectin treatment response in two rural villages with a high prevalence of onchocerciasis and epilepsy, Mahenge Tanzania","type":"article-journal","volume":"22"},"uris":["http://www.mendeley.com/documents/?uuid=db70d26f-309d-31f1-8893-306e19ad6451"]}],"mendeley":{"formattedCitation":"(8)","plainTextFormattedCitation":"(8)","previouslyFormattedCitation":"(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26F89" w:rsidRPr="00EF759F">
        <w:rPr>
          <w:rFonts w:ascii="Times New Roman" w:hAnsi="Times New Roman" w:cs="Times New Roman"/>
          <w:noProof/>
          <w:sz w:val="24"/>
          <w:szCs w:val="24"/>
        </w:rPr>
        <w:t>(8)</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26F89" w:rsidRPr="00EF759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186/s40249-018-0450-3","ISSN":"2049-9957","PMID":"29921319","abstract":"BACKGROUND Epilepsy is a neurological disorder with a multitude of underlying causes, which may include infection with Onchocerca volvulus, the parasitic worm that causes human onchocerciasis. A survey carried out in 1989 revealed a high prevalence of epilepsy (1.02% overall, ranging from 0.51 to 3.71% in ten villages) in the Mahenge area of Ulanga district, an onchocerciasis endemic region in south eastern Tanzania. This study aimed to determine the prevalence and incidence of epilepsy following 20 years of onchocerciasis control through annual community directed treatment with ivermectin (CDTI). METHODS The study was conducted in January 2017 in two suburban and two rural villages in the Mahenge area. Door-to-door household visits were carried out by trained community health workers and data assistants to screen for persons suspected of having epilepsy, using a standardised questionnaire. Persons with suspected epilepsy were then interviewed and examined by a neurologist for case verification. Onchocerciasis associated epilepsy was defined as epilepsy without an obvious cause, with an onset of seizures between the ages of 3-18 years in previously healthy children. In each village, fifty males aged ≥20 years were tested for onchocerciasis antibodies using an OV16 rapid test and were examined for presence of onchocerciasis nodules. Children aged 6-10 years were also tested using OV16 tests. RESULTS 5117 individuals (median age 18.5 years, 53.2% female) from 1168 households were screened. 244 (4.8%) were suspected of having epilepsy and invited for neurological assessment. Prevalence of epilepsy was 2.5%, with the rural villages having the highest rate (3.5% vs 1.5%), P &lt; 0.001. Overall incidence of epilepsy was 111 cases (95% CI: 73-161) per 100 000 person-years, while that of onchocerciasis associated epilepsy was 131 (95% CI: 70-223). Prevalence of OV16 antibodies in adult males and among children 6-10 years old was higher in rural villages than in suburban villages (76.5% vs 50.6, and 42.6% vs 4.7% respectively), (P &lt; 0.001), while overall prevalence of onchocerciasis nodules was 1.8%. CONCLUSIONS This survey revealed a high prevalence and incidence of epilepsy in two rural onchocerciasis endemic villages in the Mahenge area. Despite 20 years of CDTI, a high prevalence of OV16 antibodies in children aged 6-10 years suggests on-going O. volvulus transmission. Reasons for the persistence of on-going parasite transmission in the Mahenge area need to be …","author":[{"dropping-particle":"","family":"Mmbando","given":"Bruno P","non-dropping-particle":"","parse-names":false,"suffix":""},{"dropping-particle":"","family":"Suykerbuyk","given":"Patrick","non-dropping-particle":"","parse-names":false,"suffix":""},{"dropping-particle":"","family":"Mnacho","given":"Mohamed","non-dropping-particle":"","parse-names":false,"suffix":""},{"dropping-particle":"","family":"Kakorozya","given":"Advocatus","non-dropping-particle":"","parse-names":false,"suffix":""},{"dropping-particle":"","family":"Matuja","given":"William","non-dropping-particle":"","parse-names":false,"suffix":""},{"dropping-particle":"","family":"Hendy","given":"Adam","non-dropping-particle":"","parse-names":false,"suffix":""},{"dropping-particle":"","family":"Greter","given":"Helena","non-dropping-particle":"","parse-names":false,"suffix":""},{"dropping-particle":"","family":"Makunde","given":"Williams H","non-dropping-particle":"","parse-names":false,"suffix":""},{"dropping-particle":"","family":"Colebunders","given":"Robert","non-dropping-particle":"","parse-names":false,"suffix":""}],"container-title":"Infectious diseases of poverty","id":"ITEM-1","issue":"1","issued":{"date-parts":[["2018","6","20"]]},"page":"64","title":"High prevalence of epilepsy in two rural onchocerciasis endemic villages in the Mahenge area, Tanzania, after 20 years of community directed treatment with ivermectin.","type":"article-journal","volume":"7"},"uris":["http://www.mendeley.com/documents/?uuid=fd8a897b-718a-363e-9387-30da493b6e21"]}],"mendeley":{"formattedCitation":"(9)","plainTextFormattedCitation":"(9)","previouslyFormattedCitation":"(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26F89" w:rsidRPr="00EF759F">
        <w:rPr>
          <w:rFonts w:ascii="Times New Roman" w:hAnsi="Times New Roman" w:cs="Times New Roman"/>
          <w:noProof/>
          <w:sz w:val="24"/>
          <w:szCs w:val="24"/>
        </w:rPr>
        <w:t>(9)</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Despite of two decades of annual CDTI implementation, there is persistent onchocerciasis transmission </w:t>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26F89" w:rsidRPr="00EF759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C26F89" w:rsidRPr="00EF759F">
        <w:rPr>
          <w:rFonts w:ascii="Times New Roman" w:hAnsi="Times New Roman" w:cs="Times New Roman"/>
          <w:sz w:val="24"/>
          <w:szCs w:val="24"/>
        </w:rPr>
        <w:instrText>ADDIN CSL_CITATION {"citationItems":[{"id":"ITEM-1","itemData":{"DOI":"10.1186/s40249-018-0450-3","ISSN":"2049-9957","PMID":"29921319","abstract":"BACKGROUND Epilepsy is a neurological disorder with a multitude of underlying causes, which may include infection with Onchocerca volvulus, the parasitic worm that causes human onchocerciasis. A survey carried out in 1989 revealed a high prevalence of epilepsy (1.02% overall, ranging from 0.51 to 3.71% in ten villages) in the Mahenge area of Ulanga district, an onchocerciasis endemic region in south eastern Tanzania. This study aimed to determine the prevalence and incidence of epilepsy following 20 years of onchocerciasis control through annual community directed treatment with ivermectin (CDTI). METHODS The study was conducted in January 2017 in two suburban and two rural villages in the Mahenge area. Door-to-door household visits were carried out by trained community health workers and data assistants to screen for persons suspected of having epilepsy, using a standardised questionnaire. Persons with suspected epilepsy were then interviewed and examined by a neurologist for case verification. Onchocerciasis associated epilepsy was defined as epilepsy without an obvious cause, with an onset of seizures between the ages of 3-18 years in previously healthy children. In each village, fifty males aged ≥20 years were tested for onchocerciasis antibodies using an OV16 rapid test and were examined for presence of onchocerciasis nodules. Children aged 6-10 years were also tested using OV16 tests. RESULTS 5117 individuals (median age 18.5 years, 53.2% female) from 1168 households were screened. 244 (4.8%) were suspected of having epilepsy and invited for neurological assessment. Prevalence of epilepsy was 2.5%, with the rural villages having the highest rate (3.5% vs 1.5%), P &lt; 0.001. Overall incidence of epilepsy was 111 cases (95% CI: 73-161) per 100 000 person-years, while that of onchocerciasis associated epilepsy was 131 (95% CI: 70-223). Prevalence of OV16 antibodies in adult males and among children 6-10 years old was higher in rural villages than in suburban villages (76.5% vs 50.6, and 42.6% vs 4.7% respectively), (P &lt; 0.001), while overall prevalence of onchocerciasis nodules was 1.8%. CONCLUSIONS This survey revealed a high prevalence and incidence of epilepsy in two rural onchocerciasis endemic villages in the Mahenge area. Despite 20 years of CDTI, a high prevalence of OV16 antibodies in children aged 6-10 years suggests on-going O. volvulus transmission. Reasons for the persistence of on-going parasite transmission in the Mahenge area need to be …","author":[{"dropping-particle":"","family":"Mmbando","given":"Bruno P","non-dropping-particle":"","parse-names":false,"suffix":""},{"dropping-particle":"","family":"Suykerbuyk","given":"Patrick","non-dropping-particle":"","parse-names":false,"suffix":""},{"dropping-particle":"","family":"Mnacho","given":"Mohamed","non-dropping-particle":"","parse-names":false,"suffix":""},{"dropping-particle":"","family":"Kakorozya","given":"Advocatus","non-dropping-particle":"","parse-names":false,"suffix":""},{"dropping-particle":"","family":"Matuja","given":"William","non-dropping-particle":"","parse-names":false,"suffix":""},{"dropping-particle":"","family":"Hendy","given":"Adam","non-dropping-particle":"","parse-names":false,"suffix":""},{"dropping-particle":"","family":"Greter","given":"Helena","non-dropping-particle":"","parse-names":false,"suffix":""},{"dropping-particle":"","family":"Makunde","given":"Williams H","non-dropping-particle":"","parse-names":false,"suffix":""},{"dropping-particle":"","family":"Colebunders","given":"Robert","non-dropping-particle":"","parse-names":false,"suffix":""}],"container-title":"Infectious diseases of poverty","id":"ITEM-1","issue":"1","issued":{"date-parts":[["2018","6","20"]]},"page":"64","title":"High prevalence of epilepsy in two rural onchocerciasis endemic villages in the Mahenge area, Tanzania, after 20 years of community directed treatment with ivermectin.","type":"article-journal","volume":"7"},"uris":["http://www.mendeley.com/documents/?uuid=fd8a897b-718a-363e-9387-30da493b6e21"]}],"mendeley":{"formattedCitation":"(9)","plainTextFormattedCitation":"(9)","previouslyFormattedCitation":"(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26F89" w:rsidRPr="00EF759F">
        <w:rPr>
          <w:rFonts w:ascii="Times New Roman" w:hAnsi="Times New Roman" w:cs="Times New Roman"/>
          <w:noProof/>
          <w:sz w:val="24"/>
          <w:szCs w:val="24"/>
        </w:rPr>
        <w:t>(9)</w:t>
      </w:r>
      <w:r w:rsidR="001A5838" w:rsidRPr="00EF759F">
        <w:rPr>
          <w:rFonts w:ascii="Times New Roman" w:hAnsi="Times New Roman" w:cs="Times New Roman"/>
          <w:sz w:val="24"/>
          <w:szCs w:val="24"/>
        </w:rPr>
        <w:fldChar w:fldCharType="end"/>
      </w:r>
      <w:r w:rsidR="00C26F89"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with increasing rate of OAE </w:t>
      </w:r>
      <w:r w:rsidR="001A5838" w:rsidRPr="00EF759F">
        <w:rPr>
          <w:rFonts w:ascii="Times New Roman" w:hAnsi="Times New Roman" w:cs="Times New Roman"/>
          <w:sz w:val="24"/>
          <w:szCs w:val="24"/>
        </w:rPr>
        <w:fldChar w:fldCharType="begin" w:fldLock="1"/>
      </w:r>
      <w:r w:rsidR="00707E74" w:rsidRPr="00EF759F">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C26F89" w:rsidRPr="00EF759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w:t>
      </w:r>
      <w:r w:rsidR="00F81294" w:rsidRPr="00EF759F">
        <w:rPr>
          <w:rFonts w:ascii="Times New Roman" w:hAnsi="Times New Roman" w:cs="Times New Roman"/>
          <w:sz w:val="24"/>
          <w:szCs w:val="24"/>
        </w:rPr>
        <w:t xml:space="preserve"> </w:t>
      </w:r>
      <w:r w:rsidR="00C26F89" w:rsidRPr="00EF759F">
        <w:rPr>
          <w:rFonts w:ascii="Times New Roman" w:hAnsi="Times New Roman" w:cs="Times New Roman"/>
          <w:sz w:val="24"/>
          <w:szCs w:val="24"/>
        </w:rPr>
        <w:t xml:space="preserve">Although the </w:t>
      </w:r>
      <w:r w:rsidR="009E7B26" w:rsidRPr="00EF759F">
        <w:rPr>
          <w:rFonts w:ascii="Times New Roman" w:hAnsi="Times New Roman" w:cs="Times New Roman"/>
          <w:sz w:val="24"/>
          <w:szCs w:val="24"/>
        </w:rPr>
        <w:t>Ivermectin-based community-directed treatment (CDTI) has reduced morbidity</w:t>
      </w:r>
      <w:r w:rsidR="00C26F89" w:rsidRPr="00EF759F">
        <w:rPr>
          <w:rFonts w:ascii="Times New Roman" w:hAnsi="Times New Roman" w:cs="Times New Roman"/>
          <w:sz w:val="24"/>
          <w:szCs w:val="24"/>
        </w:rPr>
        <w:t xml:space="preserve"> among communities, it is</w:t>
      </w:r>
      <w:r w:rsidR="009E7B26" w:rsidRPr="00EF759F">
        <w:rPr>
          <w:rFonts w:ascii="Times New Roman" w:hAnsi="Times New Roman" w:cs="Times New Roman"/>
          <w:sz w:val="24"/>
          <w:szCs w:val="24"/>
        </w:rPr>
        <w:t xml:space="preserve"> insufficient </w:t>
      </w:r>
      <w:r w:rsidRPr="00EF759F">
        <w:rPr>
          <w:rFonts w:ascii="Times New Roman" w:hAnsi="Times New Roman" w:cs="Times New Roman"/>
          <w:sz w:val="24"/>
          <w:szCs w:val="24"/>
        </w:rPr>
        <w:t>t</w:t>
      </w:r>
      <w:r w:rsidR="009E7B26" w:rsidRPr="00EF759F">
        <w:rPr>
          <w:rFonts w:ascii="Times New Roman" w:hAnsi="Times New Roman" w:cs="Times New Roman"/>
          <w:sz w:val="24"/>
          <w:szCs w:val="24"/>
        </w:rPr>
        <w:t xml:space="preserve">o interrupt transmission in </w:t>
      </w:r>
      <w:r w:rsidRPr="00EF759F">
        <w:rPr>
          <w:rFonts w:ascii="Times New Roman" w:hAnsi="Times New Roman" w:cs="Times New Roman"/>
          <w:sz w:val="24"/>
          <w:szCs w:val="24"/>
        </w:rPr>
        <w:t xml:space="preserve">the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foci</w:t>
      </w:r>
      <w:r w:rsidR="00707E74"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707E74" w:rsidRPr="00EF759F">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96ca7d-6b7f-396b-bd57-dba166ac45c7"]}],"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7E74" w:rsidRPr="00EF759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w:t>
      </w:r>
      <w:r w:rsidRPr="00EF759F">
        <w:rPr>
          <w:rFonts w:ascii="Times New Roman" w:hAnsi="Times New Roman" w:cs="Times New Roman"/>
          <w:sz w:val="24"/>
          <w:szCs w:val="24"/>
        </w:rPr>
        <w:t xml:space="preserve"> This is </w:t>
      </w:r>
      <w:r w:rsidR="00DA3643" w:rsidRPr="00EF759F">
        <w:rPr>
          <w:rFonts w:ascii="Times New Roman" w:hAnsi="Times New Roman" w:cs="Times New Roman"/>
          <w:sz w:val="24"/>
          <w:szCs w:val="24"/>
        </w:rPr>
        <w:t xml:space="preserve">due to a number of </w:t>
      </w:r>
      <w:r w:rsidR="00707E74" w:rsidRPr="00EF759F">
        <w:rPr>
          <w:rFonts w:ascii="Times New Roman" w:hAnsi="Times New Roman" w:cs="Times New Roman"/>
          <w:sz w:val="24"/>
          <w:szCs w:val="24"/>
        </w:rPr>
        <w:t>factors</w:t>
      </w:r>
      <w:r w:rsidR="00DA3643" w:rsidRPr="00EF759F">
        <w:rPr>
          <w:rFonts w:ascii="Times New Roman" w:hAnsi="Times New Roman" w:cs="Times New Roman"/>
          <w:sz w:val="24"/>
          <w:szCs w:val="24"/>
        </w:rPr>
        <w:t xml:space="preserve"> including,</w:t>
      </w:r>
      <w:r w:rsidR="0012148F" w:rsidRPr="00EF759F">
        <w:rPr>
          <w:rFonts w:ascii="Times New Roman" w:hAnsi="Times New Roman" w:cs="Times New Roman"/>
          <w:sz w:val="24"/>
          <w:szCs w:val="24"/>
        </w:rPr>
        <w:t xml:space="preserve"> high vector abundance and table breeding sites </w:t>
      </w:r>
      <w:r w:rsidR="001A5838" w:rsidRPr="00EF759F">
        <w:rPr>
          <w:rFonts w:ascii="Times New Roman" w:hAnsi="Times New Roman" w:cs="Times New Roman"/>
          <w:sz w:val="24"/>
          <w:szCs w:val="24"/>
        </w:rPr>
        <w:fldChar w:fldCharType="begin" w:fldLock="1"/>
      </w:r>
      <w:r w:rsidR="00707E74" w:rsidRPr="00EF759F">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0)","plainTextFormattedCitation":"(10)","previouslyFormattedCitation":"(1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7E74" w:rsidRPr="00EF759F">
        <w:rPr>
          <w:rFonts w:ascii="Times New Roman" w:hAnsi="Times New Roman" w:cs="Times New Roman"/>
          <w:noProof/>
          <w:sz w:val="24"/>
          <w:szCs w:val="24"/>
        </w:rPr>
        <w:t>(10)</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A42A13" w:rsidRPr="00EF759F">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7E74" w:rsidRPr="00EF759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12148F" w:rsidRPr="00EF759F">
        <w:rPr>
          <w:rFonts w:ascii="Times New Roman" w:hAnsi="Times New Roman" w:cs="Times New Roman"/>
          <w:sz w:val="24"/>
          <w:szCs w:val="24"/>
        </w:rPr>
        <w:t xml:space="preserve">, incomplete CDTI coverage such as the hard-to-reach homes and absence of individuals in their homes during CDTI visits </w:t>
      </w:r>
      <w:r w:rsidR="001A5838" w:rsidRPr="00EF759F">
        <w:rPr>
          <w:rFonts w:ascii="Times New Roman" w:hAnsi="Times New Roman" w:cs="Times New Roman"/>
          <w:sz w:val="24"/>
          <w:szCs w:val="24"/>
        </w:rPr>
        <w:fldChar w:fldCharType="begin" w:fldLock="1"/>
      </w:r>
      <w:r w:rsidR="00A42A13" w:rsidRPr="00EF759F">
        <w:rPr>
          <w:rFonts w:ascii="Times New Roman" w:hAnsi="Times New Roman" w:cs="Times New Roman"/>
          <w:sz w:val="24"/>
          <w:szCs w:val="24"/>
        </w:rPr>
        <w:instrText>ADDIN CSL_CITATION {"citationItems":[{"id":"ITEM-1","itemData":{"author":[{"dropping-particle":"","family":"Mushi","given":"Vivian","non-dropping-particle":"","parse-names":false,"suffix":""}],"id":"ITEM-1","issued":{"date-parts":[["2018"]]},"publisher":"Sokoine University","publisher-place":"Morogoro","title":"Factors associated with persistence of onchocerciasis transmission after two decades of Community Directed Treatment with Ivermectin in Ulanga District Council.","type":"thesis"},"uris":["http://www.mendeley.com/documents/?uuid=9a514eec-a2ef-37be-9478-70ebfa565b0f"]}],"mendeley":{"formattedCitation":"(12)","plainTextFormattedCitation":"(12)","previouslyFormattedCitation":"(1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7E74" w:rsidRPr="00EF759F">
        <w:rPr>
          <w:rFonts w:ascii="Times New Roman" w:hAnsi="Times New Roman" w:cs="Times New Roman"/>
          <w:noProof/>
          <w:sz w:val="24"/>
          <w:szCs w:val="24"/>
        </w:rPr>
        <w:t>(12)</w:t>
      </w:r>
      <w:r w:rsidR="001A5838" w:rsidRPr="00EF759F">
        <w:rPr>
          <w:rFonts w:ascii="Times New Roman" w:hAnsi="Times New Roman" w:cs="Times New Roman"/>
          <w:sz w:val="24"/>
          <w:szCs w:val="24"/>
        </w:rPr>
        <w:fldChar w:fldCharType="end"/>
      </w:r>
      <w:r w:rsidR="0012148F" w:rsidRPr="00EF759F">
        <w:rPr>
          <w:rFonts w:ascii="Times New Roman" w:hAnsi="Times New Roman" w:cs="Times New Roman"/>
          <w:sz w:val="24"/>
          <w:szCs w:val="24"/>
        </w:rPr>
        <w:t xml:space="preserve"> and incomplete suboptimal patterns such as individual compliance to treatment </w:t>
      </w:r>
      <w:r w:rsidR="001A5838" w:rsidRPr="00EF759F">
        <w:rPr>
          <w:rFonts w:ascii="Times New Roman" w:hAnsi="Times New Roman" w:cs="Times New Roman"/>
          <w:sz w:val="24"/>
          <w:szCs w:val="24"/>
        </w:rPr>
        <w:fldChar w:fldCharType="begin" w:fldLock="1"/>
      </w:r>
      <w:r w:rsidR="00A42A13" w:rsidRPr="00EF759F">
        <w:rPr>
          <w:rFonts w:ascii="Times New Roman" w:hAnsi="Times New Roman" w:cs="Times New Roman"/>
          <w:sz w:val="24"/>
          <w:szCs w:val="24"/>
        </w:rPr>
        <w:instrText>ADDIN CSL_CITATION {"citationItems":[{"id":"ITEM-1","itemData":{"author":[{"dropping-particle":"","family":"Mushi","given":"Vivian","non-dropping-particle":"","parse-names":false,"suffix":""}],"id":"ITEM-1","issued":{"date-parts":[["2018"]]},"publisher":"Sokoine University","publisher-place":"Morogoro","title":"Factors associated with persistence of onchocerciasis transmission after two decades of Community Directed Treatment with Ivermectin in Ulanga District Council.","type":"thesis"},"uris":["http://www.mendeley.com/documents/?uuid=9a514eec-a2ef-37be-9478-70ebfa565b0f"]}],"mendeley":{"formattedCitation":"(12)","plainTextFormattedCitation":"(12)","previouslyFormattedCitation":"(1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7E74" w:rsidRPr="00EF759F">
        <w:rPr>
          <w:rFonts w:ascii="Times New Roman" w:hAnsi="Times New Roman" w:cs="Times New Roman"/>
          <w:noProof/>
          <w:sz w:val="24"/>
          <w:szCs w:val="24"/>
        </w:rPr>
        <w:t>(12)</w:t>
      </w:r>
      <w:r w:rsidR="001A5838" w:rsidRPr="00EF759F">
        <w:rPr>
          <w:rFonts w:ascii="Times New Roman" w:hAnsi="Times New Roman" w:cs="Times New Roman"/>
          <w:sz w:val="24"/>
          <w:szCs w:val="24"/>
        </w:rPr>
        <w:fldChar w:fldCharType="end"/>
      </w:r>
      <w:r w:rsidR="0012148F"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Vector control targeting aquatic blackfly </w:t>
      </w:r>
      <w:proofErr w:type="spellStart"/>
      <w:r w:rsidR="00974306" w:rsidRPr="00EF759F">
        <w:rPr>
          <w:rFonts w:ascii="Times New Roman" w:hAnsi="Times New Roman" w:cs="Times New Roman"/>
          <w:sz w:val="24"/>
          <w:szCs w:val="24"/>
        </w:rPr>
        <w:t>larviciding</w:t>
      </w:r>
      <w:proofErr w:type="spellEnd"/>
      <w:r w:rsidR="00A42A13"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historically </w:t>
      </w:r>
      <w:r w:rsidR="00974306" w:rsidRPr="00EF759F">
        <w:rPr>
          <w:rFonts w:ascii="Times New Roman" w:hAnsi="Times New Roman" w:cs="Times New Roman"/>
          <w:sz w:val="24"/>
          <w:szCs w:val="24"/>
        </w:rPr>
        <w:t>considered</w:t>
      </w:r>
      <w:r w:rsidR="009E7B26" w:rsidRPr="00EF759F">
        <w:rPr>
          <w:rFonts w:ascii="Times New Roman" w:hAnsi="Times New Roman" w:cs="Times New Roman"/>
          <w:sz w:val="24"/>
          <w:szCs w:val="24"/>
        </w:rPr>
        <w:t xml:space="preserve"> pivotal in early control programs</w:t>
      </w:r>
      <w:r w:rsidR="00A42A13"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can accelerate interruption of </w:t>
      </w:r>
      <w:r w:rsidR="00A42A13" w:rsidRPr="00EF759F">
        <w:rPr>
          <w:rFonts w:ascii="Times New Roman" w:hAnsi="Times New Roman" w:cs="Times New Roman"/>
          <w:sz w:val="24"/>
          <w:szCs w:val="24"/>
        </w:rPr>
        <w:t xml:space="preserve">onchocerciasis </w:t>
      </w:r>
      <w:r w:rsidR="009E7B26" w:rsidRPr="00EF759F">
        <w:rPr>
          <w:rFonts w:ascii="Times New Roman" w:hAnsi="Times New Roman" w:cs="Times New Roman"/>
          <w:sz w:val="24"/>
          <w:szCs w:val="24"/>
        </w:rPr>
        <w:t>transmission when combined with MDA</w:t>
      </w:r>
      <w:r w:rsidR="00A42A13" w:rsidRPr="00EF759F">
        <w:rPr>
          <w:rFonts w:ascii="Times New Roman" w:hAnsi="Times New Roman" w:cs="Times New Roman"/>
          <w:sz w:val="24"/>
          <w:szCs w:val="24"/>
        </w:rPr>
        <w:t>/CDTI</w:t>
      </w:r>
      <w:r w:rsidR="00974306"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356DA5" w:rsidRPr="00EF759F">
        <w:rPr>
          <w:rFonts w:ascii="Times New Roman" w:hAnsi="Times New Roman" w:cs="Times New Roman"/>
          <w:sz w:val="24"/>
          <w:szCs w:val="24"/>
        </w:rPr>
        <w:instrText>ADDIN CSL_CITATION {"citationItems":[{"id":"ITEM-1","itemData":{"DOI":"10.1186/s40249-019-0593-x","ISSN":"2049-9957","abstract":"&lt;p&gt;To achieve the elimination of onchocerciasis transmission in all African countries will entail enormous challenges, as has been highlighted by the active discussion around onchocerciasis intervention strategies and evaluation procedures in this journal.&lt;/p&gt;","author":[{"dropping-particle":"","family":"Colebunders","given":"Robert","non-dropping-particle":"","parse-names":false,"suffix":""},{"dropping-particle":"","family":"Stolk","given":"Wilma A.","non-dropping-particle":"","parse-names":false,"suffix":""},{"dropping-particle":"","family":"Siewe Fodjo","given":"Joseph Nelson","non-dropping-particle":"","parse-names":false,"suffix":""},{"dropping-particle":"","family":"Mackenzie","given":"Charles D.","non-dropping-particle":"","parse-names":false,"suffix":""},{"dropping-particle":"","family":"Hopkins","given":"Adrian","non-dropping-particle":"","parse-names":false,"suffix":""}],"container-title":"Infectious Diseases of Poverty","id":"ITEM-1","issue":"1","issued":{"date-parts":[["2019","12","3"]]},"page":"83","title":"Elimination of onchocerciasis in Africa by 2025: an ambitious target requires ambitious interventions","type":"article-journal","volume":"8"},"uris":["http://www.mendeley.com/documents/?uuid=db9d05b2-85f2-3cee-b71b-1205d1ebcacf"]}],"mendeley":{"formattedCitation":"(13)","plainTextFormattedCitation":"(13)","previouslyFormattedCitation":"(1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42A13" w:rsidRPr="00EF759F">
        <w:rPr>
          <w:rFonts w:ascii="Times New Roman" w:hAnsi="Times New Roman" w:cs="Times New Roman"/>
          <w:noProof/>
          <w:sz w:val="24"/>
          <w:szCs w:val="24"/>
        </w:rPr>
        <w:t>(13)</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 xml:space="preserve">. This systematic review examines available evidence on </w:t>
      </w:r>
      <w:proofErr w:type="spellStart"/>
      <w:r w:rsidR="009E7B26" w:rsidRPr="00EF759F">
        <w:rPr>
          <w:rFonts w:ascii="Times New Roman" w:hAnsi="Times New Roman" w:cs="Times New Roman"/>
          <w:i/>
          <w:iCs/>
          <w:sz w:val="24"/>
          <w:szCs w:val="24"/>
        </w:rPr>
        <w:t>Simulium</w:t>
      </w:r>
      <w:proofErr w:type="spellEnd"/>
      <w:r w:rsidR="009E7B26" w:rsidRPr="00EF759F">
        <w:rPr>
          <w:rFonts w:ascii="Times New Roman" w:hAnsi="Times New Roman" w:cs="Times New Roman"/>
          <w:sz w:val="24"/>
          <w:szCs w:val="24"/>
        </w:rPr>
        <w:t xml:space="preserve"> surveillance and control in </w:t>
      </w:r>
      <w:proofErr w:type="spellStart"/>
      <w:r w:rsidR="009E7B26" w:rsidRPr="00EF759F">
        <w:rPr>
          <w:rFonts w:ascii="Times New Roman" w:hAnsi="Times New Roman" w:cs="Times New Roman"/>
          <w:sz w:val="24"/>
          <w:szCs w:val="24"/>
        </w:rPr>
        <w:t>Mahenge</w:t>
      </w:r>
      <w:proofErr w:type="spellEnd"/>
      <w:r w:rsidR="009E7B26" w:rsidRPr="00EF759F">
        <w:rPr>
          <w:rFonts w:ascii="Times New Roman" w:hAnsi="Times New Roman" w:cs="Times New Roman"/>
          <w:sz w:val="24"/>
          <w:szCs w:val="24"/>
        </w:rPr>
        <w:t xml:space="preserve"> </w:t>
      </w:r>
      <w:r w:rsidR="00A42A13" w:rsidRPr="00EF759F">
        <w:rPr>
          <w:rFonts w:ascii="Times New Roman" w:hAnsi="Times New Roman" w:cs="Times New Roman"/>
          <w:sz w:val="24"/>
          <w:szCs w:val="24"/>
        </w:rPr>
        <w:t xml:space="preserve">foci </w:t>
      </w:r>
      <w:r w:rsidR="009E7B26" w:rsidRPr="00EF759F">
        <w:rPr>
          <w:rFonts w:ascii="Times New Roman" w:hAnsi="Times New Roman" w:cs="Times New Roman"/>
          <w:sz w:val="24"/>
          <w:szCs w:val="24"/>
        </w:rPr>
        <w:t>and comparable Tanzanian foci, to inform whether targeted vector interventions could accelerate control.</w:t>
      </w:r>
    </w:p>
    <w:p w14:paraId="08640F93" w14:textId="77777777" w:rsidR="00316E7B" w:rsidRPr="00EF759F" w:rsidRDefault="009E7B26" w:rsidP="00316E7B">
      <w:pPr>
        <w:jc w:val="both"/>
        <w:rPr>
          <w:rFonts w:ascii="Times New Roman" w:hAnsi="Times New Roman" w:cs="Times New Roman"/>
          <w:b/>
          <w:bCs/>
          <w:sz w:val="24"/>
          <w:szCs w:val="24"/>
        </w:rPr>
      </w:pPr>
      <w:r w:rsidRPr="00EF759F">
        <w:rPr>
          <w:rFonts w:ascii="Times New Roman" w:hAnsi="Times New Roman" w:cs="Times New Roman"/>
          <w:b/>
          <w:bCs/>
          <w:sz w:val="24"/>
          <w:szCs w:val="24"/>
        </w:rPr>
        <w:t>Methods</w:t>
      </w:r>
      <w:r w:rsidRPr="00EF759F">
        <w:rPr>
          <w:rFonts w:ascii="Times New Roman" w:hAnsi="Times New Roman" w:cs="Times New Roman"/>
          <w:sz w:val="24"/>
          <w:szCs w:val="24"/>
        </w:rPr>
        <w:br/>
      </w:r>
      <w:r w:rsidR="00316E7B" w:rsidRPr="00EF759F">
        <w:rPr>
          <w:rFonts w:ascii="Times New Roman" w:hAnsi="Times New Roman" w:cs="Times New Roman"/>
          <w:b/>
          <w:bCs/>
          <w:sz w:val="24"/>
          <w:szCs w:val="24"/>
        </w:rPr>
        <w:t>Review Design</w:t>
      </w:r>
    </w:p>
    <w:p w14:paraId="01B62BB6" w14:textId="77777777" w:rsidR="00316E7B" w:rsidRPr="00EF759F" w:rsidRDefault="00316E7B" w:rsidP="00316E7B">
      <w:pPr>
        <w:jc w:val="both"/>
        <w:rPr>
          <w:rFonts w:ascii="Times New Roman" w:hAnsi="Times New Roman" w:cs="Times New Roman"/>
          <w:b/>
          <w:bCs/>
          <w:sz w:val="24"/>
          <w:szCs w:val="24"/>
        </w:rPr>
      </w:pPr>
      <w:r w:rsidRPr="00EF759F">
        <w:rPr>
          <w:rFonts w:ascii="Times New Roman" w:hAnsi="Times New Roman" w:cs="Times New Roman"/>
          <w:b/>
          <w:bCs/>
          <w:sz w:val="24"/>
          <w:szCs w:val="24"/>
        </w:rPr>
        <w:t>Information sources and search strategy used</w:t>
      </w:r>
    </w:p>
    <w:p w14:paraId="44B78629" w14:textId="77777777" w:rsidR="00316E7B" w:rsidRPr="00EF759F" w:rsidRDefault="00316E7B" w:rsidP="009F3A24">
      <w:pPr>
        <w:tabs>
          <w:tab w:val="num" w:pos="720"/>
          <w:tab w:val="left" w:pos="1155"/>
        </w:tabs>
        <w:rPr>
          <w:rFonts w:ascii="Times New Roman" w:hAnsi="Times New Roman" w:cs="Times New Roman"/>
          <w:sz w:val="24"/>
          <w:szCs w:val="24"/>
        </w:rPr>
      </w:pPr>
      <w:r w:rsidRPr="00EF759F">
        <w:rPr>
          <w:rFonts w:ascii="Times New Roman" w:hAnsi="Times New Roman" w:cs="Times New Roman"/>
          <w:sz w:val="24"/>
          <w:szCs w:val="24"/>
        </w:rPr>
        <w:t>A systematic review was conducted following PRISMA 2020 guidelines</w:t>
      </w:r>
      <w:r w:rsidR="000365F3"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36/bmj.n160","ISSN":"1756-1833","author":[{"dropping-particle":"","family":"Page","given":"Matthew J","non-dropping-particle":"","parse-names":false,"suffix":""},{"dropping-particle":"","family":"Moher","given":"David","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cKenzie","given":"Joanne E","non-dropping-particle":"","parse-names":false,"suffix":""}],"container-title":"BMJ","id":"ITEM-1","issued":{"date-parts":[["2021","3","29"]]},"page":"n160","title":"PRISMA 2020 explanation and elaboration: updated guidance and exemplars for reporting systematic reviews","type":"article-journal"},"uris":["http://www.mendeley.com/documents/?uuid=a7f091b8-5445-3437-bdbf-9d0aa80de748"]}],"mendeley":{"formattedCitation":"(14)","plainTextFormattedCitation":"(14)","previouslyFormattedCitation":"(1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4)</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The protocol specified databases, search strategies, selection criteria, data extraction fields, and risk-of-bias assessments. The database search included</w:t>
      </w:r>
      <w:r w:rsidRPr="00EF759F">
        <w:rPr>
          <w:rFonts w:ascii="Times New Roman" w:hAnsi="Times New Roman" w:cs="Times New Roman"/>
          <w:b/>
          <w:bCs/>
          <w:sz w:val="24"/>
          <w:szCs w:val="24"/>
        </w:rPr>
        <w:t xml:space="preserve"> </w:t>
      </w:r>
      <w:r w:rsidRPr="00EF759F">
        <w:rPr>
          <w:rFonts w:ascii="Times New Roman" w:hAnsi="Times New Roman" w:cs="Times New Roman"/>
          <w:sz w:val="24"/>
          <w:szCs w:val="24"/>
        </w:rPr>
        <w:t xml:space="preserve">PubMed, Scopus, Web of Science, African Journals </w:t>
      </w:r>
      <w:r w:rsidRPr="00EF759F">
        <w:rPr>
          <w:rFonts w:ascii="Times New Roman" w:hAnsi="Times New Roman" w:cs="Times New Roman"/>
          <w:sz w:val="24"/>
          <w:szCs w:val="24"/>
        </w:rPr>
        <w:lastRenderedPageBreak/>
        <w:t xml:space="preserve">Online (AJOL), WHO IRIS and Google Scholar (grey literature). The search involved specific terms such as combined </w:t>
      </w:r>
      <w:proofErr w:type="spellStart"/>
      <w:r w:rsidRPr="00EF759F">
        <w:rPr>
          <w:rFonts w:ascii="Times New Roman" w:hAnsi="Times New Roman" w:cs="Times New Roman"/>
          <w:sz w:val="24"/>
          <w:szCs w:val="24"/>
        </w:rPr>
        <w:t>MeSH</w:t>
      </w:r>
      <w:proofErr w:type="spellEnd"/>
      <w:r w:rsidRPr="00EF759F">
        <w:rPr>
          <w:rFonts w:ascii="Times New Roman" w:hAnsi="Times New Roman" w:cs="Times New Roman"/>
          <w:sz w:val="24"/>
          <w:szCs w:val="24"/>
        </w:rPr>
        <w:t xml:space="preserve"> and free-text terms: (onchocerciasis OR "river blindness") AND (</w:t>
      </w:r>
      <w:proofErr w:type="spellStart"/>
      <w:r w:rsidRPr="00EF759F">
        <w:rPr>
          <w:rFonts w:ascii="Times New Roman" w:hAnsi="Times New Roman" w:cs="Times New Roman"/>
          <w:sz w:val="24"/>
          <w:szCs w:val="24"/>
        </w:rPr>
        <w:t>simulium</w:t>
      </w:r>
      <w:proofErr w:type="spellEnd"/>
      <w:r w:rsidRPr="00EF759F">
        <w:rPr>
          <w:rFonts w:ascii="Times New Roman" w:hAnsi="Times New Roman" w:cs="Times New Roman"/>
          <w:sz w:val="24"/>
          <w:szCs w:val="24"/>
        </w:rPr>
        <w:t xml:space="preserve"> OR blackfly OR black fly OR </w:t>
      </w:r>
      <w:proofErr w:type="spellStart"/>
      <w:r w:rsidRPr="00EF759F">
        <w:rPr>
          <w:rFonts w:ascii="Times New Roman" w:hAnsi="Times New Roman" w:cs="Times New Roman"/>
          <w:sz w:val="24"/>
          <w:szCs w:val="24"/>
        </w:rPr>
        <w:t>diptera</w:t>
      </w:r>
      <w:proofErr w:type="spellEnd"/>
      <w:r w:rsidRPr="00EF759F">
        <w:rPr>
          <w:rFonts w:ascii="Times New Roman" w:hAnsi="Times New Roman" w:cs="Times New Roman"/>
          <w:sz w:val="24"/>
          <w:szCs w:val="24"/>
        </w:rPr>
        <w:t xml:space="preserve">) AND (control OR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OR BTI OR </w:t>
      </w:r>
      <w:proofErr w:type="spellStart"/>
      <w:r w:rsidRPr="00EF759F">
        <w:rPr>
          <w:rFonts w:ascii="Times New Roman" w:hAnsi="Times New Roman" w:cs="Times New Roman"/>
          <w:sz w:val="24"/>
          <w:szCs w:val="24"/>
        </w:rPr>
        <w:t>temephos</w:t>
      </w:r>
      <w:proofErr w:type="spellEnd"/>
      <w:r w:rsidRPr="00EF759F">
        <w:rPr>
          <w:rFonts w:ascii="Times New Roman" w:hAnsi="Times New Roman" w:cs="Times New Roman"/>
          <w:sz w:val="24"/>
          <w:szCs w:val="24"/>
        </w:rPr>
        <w:t xml:space="preserve"> OR "vector control" OR "integrated vector management") AND (Africa OR Tanzania OR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The inclusion criterion in this search was: Inclusion Criteria; Publication between 1980–2024 in English, study should be on vector control in onchocerciasis, Entomological studies on biting rates, vector ecology, breeding sites, Intervention trials, program evaluations, modelling studies, studies relevant to Africa, especially in East Africa. For Exclusion Criteria:</w:t>
      </w:r>
      <w:r w:rsidRPr="00EF759F">
        <w:rPr>
          <w:rFonts w:ascii="Times New Roman" w:hAnsi="Times New Roman" w:cs="Times New Roman"/>
          <w:b/>
          <w:bCs/>
          <w:sz w:val="24"/>
          <w:szCs w:val="24"/>
        </w:rPr>
        <w:t xml:space="preserve"> </w:t>
      </w:r>
      <w:r w:rsidR="009F3A24" w:rsidRPr="00EF759F">
        <w:rPr>
          <w:rFonts w:ascii="Times New Roman" w:hAnsi="Times New Roman" w:cs="Times New Roman"/>
          <w:sz w:val="24"/>
          <w:szCs w:val="24"/>
        </w:rPr>
        <w:t>st</w:t>
      </w:r>
      <w:r w:rsidRPr="00EF759F">
        <w:rPr>
          <w:rFonts w:ascii="Times New Roman" w:hAnsi="Times New Roman" w:cs="Times New Roman"/>
          <w:sz w:val="24"/>
          <w:szCs w:val="24"/>
        </w:rPr>
        <w:t xml:space="preserve">udies not involving </w:t>
      </w:r>
      <w:proofErr w:type="spellStart"/>
      <w:r w:rsidRPr="00EF759F">
        <w:rPr>
          <w:rFonts w:ascii="Times New Roman" w:hAnsi="Times New Roman" w:cs="Times New Roman"/>
          <w:i/>
          <w:iCs/>
          <w:sz w:val="24"/>
          <w:szCs w:val="24"/>
        </w:rPr>
        <w:t>Simulium</w:t>
      </w:r>
      <w:proofErr w:type="spellEnd"/>
      <w:r w:rsidRPr="00EF759F">
        <w:rPr>
          <w:rFonts w:ascii="Times New Roman" w:hAnsi="Times New Roman" w:cs="Times New Roman"/>
          <w:sz w:val="24"/>
          <w:szCs w:val="24"/>
        </w:rPr>
        <w:t xml:space="preserve"> vectors, non-African studies without ecological relevance and opinion pieces without data</w:t>
      </w:r>
      <w:r w:rsidR="009F3A24"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The number of records identified by PRISMA 2020 through database were </w:t>
      </w:r>
      <w:proofErr w:type="spellStart"/>
      <w:r w:rsidR="009F3A24" w:rsidRPr="00EF759F">
        <w:rPr>
          <w:rFonts w:ascii="Times New Roman" w:hAnsi="Times New Roman" w:cs="Times New Roman"/>
          <w:sz w:val="24"/>
          <w:szCs w:val="24"/>
        </w:rPr>
        <w:t>were</w:t>
      </w:r>
      <w:proofErr w:type="spellEnd"/>
      <w:r w:rsidR="009F3A24" w:rsidRPr="00EF759F">
        <w:rPr>
          <w:rFonts w:ascii="Times New Roman" w:hAnsi="Times New Roman" w:cs="Times New Roman"/>
          <w:sz w:val="24"/>
          <w:szCs w:val="24"/>
        </w:rPr>
        <w:t xml:space="preserve"> as detailed in (Figure 1).</w:t>
      </w:r>
      <w:r w:rsidRPr="00EF759F">
        <w:rPr>
          <w:rFonts w:ascii="Times New Roman" w:hAnsi="Times New Roman" w:cs="Times New Roman"/>
          <w:sz w:val="24"/>
          <w:szCs w:val="24"/>
        </w:rPr>
        <w:t xml:space="preserve"> </w:t>
      </w:r>
    </w:p>
    <w:p w14:paraId="4FA2B0B5" w14:textId="77777777" w:rsidR="00197187" w:rsidRPr="00EF759F" w:rsidRDefault="009E7B26" w:rsidP="009C2C04">
      <w:pPr>
        <w:tabs>
          <w:tab w:val="num" w:pos="720"/>
        </w:tabs>
        <w:jc w:val="both"/>
        <w:rPr>
          <w:rFonts w:ascii="Times New Roman" w:hAnsi="Times New Roman" w:cs="Times New Roman"/>
          <w:b/>
          <w:bCs/>
          <w:sz w:val="24"/>
          <w:szCs w:val="24"/>
        </w:rPr>
      </w:pPr>
      <w:r w:rsidRPr="00EF759F">
        <w:rPr>
          <w:rFonts w:ascii="Times New Roman" w:hAnsi="Times New Roman" w:cs="Times New Roman"/>
          <w:b/>
          <w:bCs/>
          <w:sz w:val="24"/>
          <w:szCs w:val="24"/>
        </w:rPr>
        <w:t>Selection process and data extraction</w:t>
      </w:r>
    </w:p>
    <w:p w14:paraId="2F61EA1E" w14:textId="77777777" w:rsidR="009E7B26" w:rsidRPr="00EF759F" w:rsidRDefault="0088043D" w:rsidP="009C2C04">
      <w:pPr>
        <w:tabs>
          <w:tab w:val="num" w:pos="720"/>
        </w:tabs>
        <w:jc w:val="both"/>
        <w:rPr>
          <w:rFonts w:ascii="Times New Roman" w:hAnsi="Times New Roman" w:cs="Times New Roman"/>
          <w:sz w:val="24"/>
          <w:szCs w:val="24"/>
        </w:rPr>
      </w:pPr>
      <w:r w:rsidRPr="00EF759F">
        <w:rPr>
          <w:rFonts w:ascii="Times New Roman" w:hAnsi="Times New Roman" w:cs="Times New Roman"/>
          <w:sz w:val="24"/>
          <w:szCs w:val="24"/>
        </w:rPr>
        <w:t>All records were imported in</w:t>
      </w:r>
      <w:r w:rsidR="00D035AC" w:rsidRPr="00EF759F">
        <w:rPr>
          <w:rFonts w:ascii="Times New Roman" w:hAnsi="Times New Roman" w:cs="Times New Roman"/>
          <w:sz w:val="24"/>
          <w:szCs w:val="24"/>
        </w:rPr>
        <w:t>to Mendeley</w:t>
      </w:r>
      <w:r w:rsidRPr="00EF759F">
        <w:rPr>
          <w:rFonts w:ascii="Times New Roman" w:hAnsi="Times New Roman" w:cs="Times New Roman"/>
          <w:sz w:val="24"/>
          <w:szCs w:val="24"/>
        </w:rPr>
        <w:t xml:space="preserve"> reference manager, then duplicates were removed. For screening two independent scientists were identified (as reviewers) to screen the collected study t</w:t>
      </w:r>
      <w:r w:rsidR="00D035AC" w:rsidRPr="00EF759F">
        <w:rPr>
          <w:rFonts w:ascii="Times New Roman" w:hAnsi="Times New Roman" w:cs="Times New Roman"/>
          <w:sz w:val="24"/>
          <w:szCs w:val="24"/>
        </w:rPr>
        <w:t>itle</w:t>
      </w:r>
      <w:r w:rsidRPr="00EF759F">
        <w:rPr>
          <w:rFonts w:ascii="Times New Roman" w:hAnsi="Times New Roman" w:cs="Times New Roman"/>
          <w:sz w:val="24"/>
          <w:szCs w:val="24"/>
        </w:rPr>
        <w:t xml:space="preserve"> and </w:t>
      </w:r>
      <w:r w:rsidR="00D035AC" w:rsidRPr="00EF759F">
        <w:rPr>
          <w:rFonts w:ascii="Times New Roman" w:hAnsi="Times New Roman" w:cs="Times New Roman"/>
          <w:sz w:val="24"/>
          <w:szCs w:val="24"/>
        </w:rPr>
        <w:t>abstract</w:t>
      </w:r>
      <w:r w:rsidRPr="00EF759F">
        <w:rPr>
          <w:rFonts w:ascii="Times New Roman" w:hAnsi="Times New Roman" w:cs="Times New Roman"/>
          <w:sz w:val="24"/>
          <w:szCs w:val="24"/>
        </w:rPr>
        <w:t xml:space="preserve">s. </w:t>
      </w:r>
      <w:r w:rsidR="00D035AC" w:rsidRPr="00EF759F">
        <w:rPr>
          <w:rFonts w:ascii="Times New Roman" w:hAnsi="Times New Roman" w:cs="Times New Roman"/>
          <w:sz w:val="24"/>
          <w:szCs w:val="24"/>
        </w:rPr>
        <w:t xml:space="preserve"> </w:t>
      </w:r>
      <w:r w:rsidRPr="00EF759F">
        <w:rPr>
          <w:rFonts w:ascii="Times New Roman" w:hAnsi="Times New Roman" w:cs="Times New Roman"/>
          <w:sz w:val="24"/>
          <w:szCs w:val="24"/>
        </w:rPr>
        <w:t>Then f</w:t>
      </w:r>
      <w:r w:rsidR="00D035AC" w:rsidRPr="00EF759F">
        <w:rPr>
          <w:rFonts w:ascii="Times New Roman" w:hAnsi="Times New Roman" w:cs="Times New Roman"/>
          <w:sz w:val="24"/>
          <w:szCs w:val="24"/>
        </w:rPr>
        <w:t>ull-text screen</w:t>
      </w:r>
      <w:r w:rsidRPr="00EF759F">
        <w:rPr>
          <w:rFonts w:ascii="Times New Roman" w:hAnsi="Times New Roman" w:cs="Times New Roman"/>
          <w:sz w:val="24"/>
          <w:szCs w:val="24"/>
        </w:rPr>
        <w:t xml:space="preserve">ing was conducted by the </w:t>
      </w:r>
      <w:r w:rsidR="00D035AC" w:rsidRPr="00EF759F">
        <w:rPr>
          <w:rFonts w:ascii="Times New Roman" w:hAnsi="Times New Roman" w:cs="Times New Roman"/>
          <w:sz w:val="24"/>
          <w:szCs w:val="24"/>
        </w:rPr>
        <w:t>two independent reviewers.</w:t>
      </w:r>
      <w:r w:rsidRPr="00EF759F">
        <w:rPr>
          <w:rFonts w:ascii="Times New Roman" w:hAnsi="Times New Roman" w:cs="Times New Roman"/>
          <w:sz w:val="24"/>
          <w:szCs w:val="24"/>
        </w:rPr>
        <w:t xml:space="preserve"> The extracted </w:t>
      </w:r>
      <w:r w:rsidR="009E7B26" w:rsidRPr="00EF759F">
        <w:rPr>
          <w:rFonts w:ascii="Times New Roman" w:hAnsi="Times New Roman" w:cs="Times New Roman"/>
          <w:sz w:val="24"/>
          <w:szCs w:val="24"/>
        </w:rPr>
        <w:t xml:space="preserve">variables included study design, location, vector species, intervention details, outcomes, and programmatic notes. </w:t>
      </w:r>
      <w:r w:rsidRPr="00EF759F">
        <w:rPr>
          <w:rFonts w:ascii="Times New Roman" w:hAnsi="Times New Roman" w:cs="Times New Roman"/>
          <w:sz w:val="24"/>
          <w:szCs w:val="24"/>
        </w:rPr>
        <w:t>There was no disagreement.</w:t>
      </w:r>
    </w:p>
    <w:p w14:paraId="5A5F5CFC"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Synthesis method</w:t>
      </w:r>
    </w:p>
    <w:p w14:paraId="177F1274" w14:textId="77777777" w:rsidR="009E7B26"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Given heterogeneity </w:t>
      </w:r>
      <w:r w:rsidR="0088043D" w:rsidRPr="00EF759F">
        <w:rPr>
          <w:rFonts w:ascii="Times New Roman" w:hAnsi="Times New Roman" w:cs="Times New Roman"/>
          <w:sz w:val="24"/>
          <w:szCs w:val="24"/>
        </w:rPr>
        <w:t xml:space="preserve">nature of </w:t>
      </w:r>
      <w:r w:rsidRPr="00EF759F">
        <w:rPr>
          <w:rFonts w:ascii="Times New Roman" w:hAnsi="Times New Roman" w:cs="Times New Roman"/>
          <w:sz w:val="24"/>
          <w:szCs w:val="24"/>
        </w:rPr>
        <w:t xml:space="preserve">study designs </w:t>
      </w:r>
      <w:r w:rsidR="0088043D" w:rsidRPr="00EF759F">
        <w:rPr>
          <w:rFonts w:ascii="Times New Roman" w:hAnsi="Times New Roman" w:cs="Times New Roman"/>
          <w:sz w:val="24"/>
          <w:szCs w:val="24"/>
        </w:rPr>
        <w:t xml:space="preserve">observed </w:t>
      </w:r>
      <w:r w:rsidRPr="00EF759F">
        <w:rPr>
          <w:rFonts w:ascii="Times New Roman" w:hAnsi="Times New Roman" w:cs="Times New Roman"/>
          <w:sz w:val="24"/>
          <w:szCs w:val="24"/>
        </w:rPr>
        <w:t xml:space="preserve">and outcomes, </w:t>
      </w:r>
      <w:r w:rsidR="0088043D" w:rsidRPr="00EF759F">
        <w:rPr>
          <w:rFonts w:ascii="Times New Roman" w:hAnsi="Times New Roman" w:cs="Times New Roman"/>
          <w:sz w:val="24"/>
          <w:szCs w:val="24"/>
        </w:rPr>
        <w:t>the study</w:t>
      </w:r>
      <w:r w:rsidRPr="00EF759F">
        <w:rPr>
          <w:rFonts w:ascii="Times New Roman" w:hAnsi="Times New Roman" w:cs="Times New Roman"/>
          <w:sz w:val="24"/>
          <w:szCs w:val="24"/>
        </w:rPr>
        <w:t xml:space="preserve"> performed a narrative synthesis </w:t>
      </w:r>
      <w:r w:rsidR="0088043D" w:rsidRPr="00EF759F">
        <w:rPr>
          <w:rFonts w:ascii="Times New Roman" w:hAnsi="Times New Roman" w:cs="Times New Roman"/>
          <w:sz w:val="24"/>
          <w:szCs w:val="24"/>
        </w:rPr>
        <w:t xml:space="preserve">to </w:t>
      </w:r>
      <w:r w:rsidRPr="00EF759F">
        <w:rPr>
          <w:rFonts w:ascii="Times New Roman" w:hAnsi="Times New Roman" w:cs="Times New Roman"/>
          <w:sz w:val="24"/>
          <w:szCs w:val="24"/>
        </w:rPr>
        <w:t>summariz</w:t>
      </w:r>
      <w:r w:rsidR="0088043D" w:rsidRPr="00EF759F">
        <w:rPr>
          <w:rFonts w:ascii="Times New Roman" w:hAnsi="Times New Roman" w:cs="Times New Roman"/>
          <w:sz w:val="24"/>
          <w:szCs w:val="24"/>
        </w:rPr>
        <w:t>e</w:t>
      </w:r>
      <w:r w:rsidRPr="00EF759F">
        <w:rPr>
          <w:rFonts w:ascii="Times New Roman" w:hAnsi="Times New Roman" w:cs="Times New Roman"/>
          <w:sz w:val="24"/>
          <w:szCs w:val="24"/>
        </w:rPr>
        <w:t xml:space="preserve"> intervention types and outcomes. </w:t>
      </w:r>
    </w:p>
    <w:p w14:paraId="00F3BCFE" w14:textId="77777777" w:rsidR="00A4292A" w:rsidRPr="00EF759F" w:rsidRDefault="00A4292A"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Results</w:t>
      </w:r>
      <w:r w:rsidR="009F3A24" w:rsidRPr="00EF759F">
        <w:rPr>
          <w:rFonts w:ascii="Times New Roman" w:hAnsi="Times New Roman" w:cs="Times New Roman"/>
          <w:b/>
          <w:bCs/>
          <w:sz w:val="24"/>
          <w:szCs w:val="24"/>
        </w:rPr>
        <w:t xml:space="preserve">: Narrative </w:t>
      </w:r>
    </w:p>
    <w:p w14:paraId="21A60F60"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Characteristics</w:t>
      </w:r>
      <w:r w:rsidR="00197187" w:rsidRPr="00EF759F">
        <w:rPr>
          <w:rFonts w:ascii="Times New Roman" w:hAnsi="Times New Roman" w:cs="Times New Roman"/>
          <w:b/>
          <w:bCs/>
          <w:sz w:val="24"/>
          <w:szCs w:val="24"/>
        </w:rPr>
        <w:t xml:space="preserve"> of</w:t>
      </w:r>
      <w:r w:rsidRPr="00EF759F">
        <w:rPr>
          <w:rFonts w:ascii="Times New Roman" w:hAnsi="Times New Roman" w:cs="Times New Roman"/>
          <w:b/>
          <w:bCs/>
          <w:sz w:val="24"/>
          <w:szCs w:val="24"/>
        </w:rPr>
        <w:t xml:space="preserve"> included studies</w:t>
      </w:r>
      <w:r w:rsidR="00197187" w:rsidRPr="00EF759F">
        <w:rPr>
          <w:rFonts w:ascii="Times New Roman" w:hAnsi="Times New Roman" w:cs="Times New Roman"/>
          <w:b/>
          <w:bCs/>
          <w:sz w:val="24"/>
          <w:szCs w:val="24"/>
        </w:rPr>
        <w:t xml:space="preserve"> </w:t>
      </w:r>
    </w:p>
    <w:p w14:paraId="7AA8AB11" w14:textId="77777777" w:rsidR="009E7B26" w:rsidRPr="00EF759F" w:rsidRDefault="00124ADC" w:rsidP="009C2C04">
      <w:pPr>
        <w:jc w:val="both"/>
        <w:rPr>
          <w:rFonts w:ascii="Times New Roman" w:hAnsi="Times New Roman" w:cs="Times New Roman"/>
          <w:sz w:val="24"/>
          <w:szCs w:val="24"/>
        </w:rPr>
      </w:pPr>
      <w:r w:rsidRPr="00EF759F">
        <w:rPr>
          <w:rFonts w:ascii="Times New Roman" w:hAnsi="Times New Roman" w:cs="Times New Roman"/>
          <w:sz w:val="24"/>
          <w:szCs w:val="24"/>
        </w:rPr>
        <w:t>H</w:t>
      </w:r>
      <w:r w:rsidR="009E7B26" w:rsidRPr="00EF759F">
        <w:rPr>
          <w:rFonts w:ascii="Times New Roman" w:hAnsi="Times New Roman" w:cs="Times New Roman"/>
          <w:sz w:val="24"/>
          <w:szCs w:val="24"/>
        </w:rPr>
        <w:t xml:space="preserve">istorical entomological studies documenting </w:t>
      </w:r>
      <w:proofErr w:type="spellStart"/>
      <w:r w:rsidR="009E7B26" w:rsidRPr="00EF759F">
        <w:rPr>
          <w:rFonts w:ascii="Times New Roman" w:hAnsi="Times New Roman" w:cs="Times New Roman"/>
          <w:i/>
          <w:iCs/>
          <w:sz w:val="24"/>
          <w:szCs w:val="24"/>
        </w:rPr>
        <w:t>Simulium</w:t>
      </w:r>
      <w:proofErr w:type="spellEnd"/>
      <w:r w:rsidR="009E7B26" w:rsidRPr="00EF759F">
        <w:rPr>
          <w:rFonts w:ascii="Times New Roman" w:hAnsi="Times New Roman" w:cs="Times New Roman"/>
          <w:sz w:val="24"/>
          <w:szCs w:val="24"/>
        </w:rPr>
        <w:t xml:space="preserve"> biology in </w:t>
      </w:r>
      <w:proofErr w:type="spellStart"/>
      <w:r w:rsidR="009E7B26" w:rsidRPr="00EF759F">
        <w:rPr>
          <w:rFonts w:ascii="Times New Roman" w:hAnsi="Times New Roman" w:cs="Times New Roman"/>
          <w:sz w:val="24"/>
          <w:szCs w:val="24"/>
        </w:rPr>
        <w:t>Mahenge</w:t>
      </w:r>
      <w:proofErr w:type="spellEnd"/>
      <w:r w:rsidR="009E7B26" w:rsidRPr="00EF759F">
        <w:rPr>
          <w:rFonts w:ascii="Times New Roman" w:hAnsi="Times New Roman" w:cs="Times New Roman"/>
          <w:sz w:val="24"/>
          <w:szCs w:val="24"/>
        </w:rPr>
        <w:t>; entomological surveillance reports and program</w:t>
      </w:r>
      <w:r w:rsidR="000700D1" w:rsidRPr="00EF759F">
        <w:rPr>
          <w:rFonts w:ascii="Times New Roman" w:hAnsi="Times New Roman" w:cs="Times New Roman"/>
          <w:sz w:val="24"/>
          <w:szCs w:val="24"/>
        </w:rPr>
        <w:t>s</w:t>
      </w:r>
      <w:r w:rsidR="009E7B26" w:rsidRPr="00EF759F">
        <w:rPr>
          <w:rFonts w:ascii="Times New Roman" w:hAnsi="Times New Roman" w:cs="Times New Roman"/>
          <w:sz w:val="24"/>
          <w:szCs w:val="24"/>
        </w:rPr>
        <w:t xml:space="preserve"> advocating combined CDTI and vector control; operational reports from other Tanzanian foci (e.g., </w:t>
      </w:r>
      <w:proofErr w:type="spellStart"/>
      <w:r w:rsidR="009E7B26" w:rsidRPr="00EF759F">
        <w:rPr>
          <w:rFonts w:ascii="Times New Roman" w:hAnsi="Times New Roman" w:cs="Times New Roman"/>
          <w:sz w:val="24"/>
          <w:szCs w:val="24"/>
        </w:rPr>
        <w:t>Tukuyu</w:t>
      </w:r>
      <w:proofErr w:type="spellEnd"/>
      <w:r w:rsidR="009E7B26" w:rsidRPr="00EF759F">
        <w:rPr>
          <w:rFonts w:ascii="Times New Roman" w:hAnsi="Times New Roman" w:cs="Times New Roman"/>
          <w:sz w:val="24"/>
          <w:szCs w:val="24"/>
        </w:rPr>
        <w:t xml:space="preserve">) that implemented </w:t>
      </w:r>
      <w:proofErr w:type="spellStart"/>
      <w:r w:rsidR="009E7B26" w:rsidRPr="00EF759F">
        <w:rPr>
          <w:rFonts w:ascii="Times New Roman" w:hAnsi="Times New Roman" w:cs="Times New Roman"/>
          <w:sz w:val="24"/>
          <w:szCs w:val="24"/>
        </w:rPr>
        <w:t>larviciding</w:t>
      </w:r>
      <w:proofErr w:type="spellEnd"/>
      <w:r w:rsidR="009E7B26" w:rsidRPr="00EF759F">
        <w:rPr>
          <w:rFonts w:ascii="Times New Roman" w:hAnsi="Times New Roman" w:cs="Times New Roman"/>
          <w:sz w:val="24"/>
          <w:szCs w:val="24"/>
        </w:rPr>
        <w:t xml:space="preserve">; and modelling studies demonstrating benefits of </w:t>
      </w:r>
      <w:proofErr w:type="spellStart"/>
      <w:r w:rsidR="009E7B26" w:rsidRPr="00EF759F">
        <w:rPr>
          <w:rFonts w:ascii="Times New Roman" w:hAnsi="Times New Roman" w:cs="Times New Roman"/>
          <w:sz w:val="24"/>
          <w:szCs w:val="24"/>
        </w:rPr>
        <w:t>larviciding</w:t>
      </w:r>
      <w:proofErr w:type="spellEnd"/>
      <w:r w:rsidR="009E7B26" w:rsidRPr="00EF759F">
        <w:rPr>
          <w:rFonts w:ascii="Times New Roman" w:hAnsi="Times New Roman" w:cs="Times New Roman"/>
          <w:sz w:val="24"/>
          <w:szCs w:val="24"/>
        </w:rPr>
        <w:t xml:space="preserve"> on </w:t>
      </w:r>
      <w:r w:rsidR="00E41DDB" w:rsidRPr="00EF759F">
        <w:rPr>
          <w:rFonts w:ascii="Times New Roman" w:hAnsi="Times New Roman" w:cs="Times New Roman"/>
          <w:sz w:val="24"/>
          <w:szCs w:val="24"/>
        </w:rPr>
        <w:t xml:space="preserve">reducing </w:t>
      </w:r>
      <w:r w:rsidR="009E7B26" w:rsidRPr="00EF759F">
        <w:rPr>
          <w:rFonts w:ascii="Times New Roman" w:hAnsi="Times New Roman" w:cs="Times New Roman"/>
          <w:sz w:val="24"/>
          <w:szCs w:val="24"/>
        </w:rPr>
        <w:t xml:space="preserve">biting rates and time to elimination. </w:t>
      </w:r>
      <w:r w:rsidR="00E41DDB" w:rsidRPr="00EF759F">
        <w:rPr>
          <w:rFonts w:ascii="Times New Roman" w:hAnsi="Times New Roman" w:cs="Times New Roman"/>
          <w:sz w:val="24"/>
          <w:szCs w:val="24"/>
        </w:rPr>
        <w:t>No</w:t>
      </w:r>
      <w:r w:rsidR="009E7B26" w:rsidRPr="00EF759F">
        <w:rPr>
          <w:rFonts w:ascii="Times New Roman" w:hAnsi="Times New Roman" w:cs="Times New Roman"/>
          <w:sz w:val="24"/>
          <w:szCs w:val="24"/>
        </w:rPr>
        <w:t xml:space="preserve"> randomized or controlled field trials were identified for </w:t>
      </w:r>
      <w:proofErr w:type="spellStart"/>
      <w:r w:rsidR="009E7B26" w:rsidRPr="00EF759F">
        <w:rPr>
          <w:rFonts w:ascii="Times New Roman" w:hAnsi="Times New Roman" w:cs="Times New Roman"/>
          <w:sz w:val="24"/>
          <w:szCs w:val="24"/>
        </w:rPr>
        <w:t>Mahenge</w:t>
      </w:r>
      <w:proofErr w:type="spellEnd"/>
      <w:r w:rsidR="009E7B26" w:rsidRPr="00EF759F">
        <w:rPr>
          <w:rFonts w:ascii="Times New Roman" w:hAnsi="Times New Roman" w:cs="Times New Roman"/>
          <w:sz w:val="24"/>
          <w:szCs w:val="24"/>
        </w:rPr>
        <w:t xml:space="preserve"> specifically.</w:t>
      </w:r>
    </w:p>
    <w:p w14:paraId="33B7A4AC"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Vector species and breeding sites</w:t>
      </w:r>
    </w:p>
    <w:p w14:paraId="27353586" w14:textId="77777777" w:rsidR="00F1273B" w:rsidRPr="00EF759F" w:rsidRDefault="00D93ED5"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The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area </w:t>
      </w:r>
      <w:proofErr w:type="spellStart"/>
      <w:r w:rsidRPr="00EF759F">
        <w:rPr>
          <w:rFonts w:ascii="Times New Roman" w:hAnsi="Times New Roman" w:cs="Times New Roman"/>
          <w:sz w:val="24"/>
          <w:szCs w:val="24"/>
        </w:rPr>
        <w:t>characterised</w:t>
      </w:r>
      <w:proofErr w:type="spellEnd"/>
      <w:r w:rsidRPr="00EF759F">
        <w:rPr>
          <w:rFonts w:ascii="Times New Roman" w:hAnsi="Times New Roman" w:cs="Times New Roman"/>
          <w:sz w:val="24"/>
          <w:szCs w:val="24"/>
        </w:rPr>
        <w:t xml:space="preserve"> by the presence of riverine, dry lowland and </w:t>
      </w:r>
      <w:proofErr w:type="spellStart"/>
      <w:r w:rsidRPr="00EF759F">
        <w:rPr>
          <w:rFonts w:ascii="Times New Roman" w:hAnsi="Times New Roman" w:cs="Times New Roman"/>
          <w:sz w:val="24"/>
          <w:szCs w:val="24"/>
        </w:rPr>
        <w:t>submontane</w:t>
      </w:r>
      <w:proofErr w:type="spellEnd"/>
      <w:r w:rsidRPr="00EF759F">
        <w:rPr>
          <w:rFonts w:ascii="Times New Roman" w:hAnsi="Times New Roman" w:cs="Times New Roman"/>
          <w:sz w:val="24"/>
          <w:szCs w:val="24"/>
        </w:rPr>
        <w:t xml:space="preserve"> forests</w:t>
      </w:r>
      <w:r w:rsidR="00FD0C3E" w:rsidRPr="00EF759F">
        <w:rPr>
          <w:rFonts w:ascii="Times New Roman" w:hAnsi="Times New Roman" w:cs="Times New Roman"/>
          <w:sz w:val="24"/>
          <w:szCs w:val="24"/>
        </w:rPr>
        <w:t>,</w:t>
      </w:r>
      <w:r w:rsidRPr="00EF759F">
        <w:rPr>
          <w:rFonts w:ascii="Times New Roman" w:hAnsi="Times New Roman" w:cs="Times New Roman"/>
          <w:sz w:val="24"/>
          <w:szCs w:val="24"/>
        </w:rPr>
        <w:t xml:space="preserve"> home to</w:t>
      </w:r>
      <w:r w:rsidRPr="00EF759F">
        <w:rPr>
          <w:rFonts w:ascii="Times New Roman" w:hAnsi="Times New Roman" w:cs="Times New Roman"/>
          <w:i/>
          <w:iCs/>
          <w:sz w:val="24"/>
          <w:szCs w:val="24"/>
        </w:rPr>
        <w:t xml:space="preserve"> </w:t>
      </w:r>
      <w:r w:rsidR="009E7B26" w:rsidRPr="00EF759F">
        <w:rPr>
          <w:rFonts w:ascii="Times New Roman" w:hAnsi="Times New Roman" w:cs="Times New Roman"/>
          <w:i/>
          <w:iCs/>
          <w:sz w:val="24"/>
          <w:szCs w:val="24"/>
        </w:rPr>
        <w:t xml:space="preserve">S. </w:t>
      </w:r>
      <w:proofErr w:type="spellStart"/>
      <w:r w:rsidR="009E7B26" w:rsidRPr="00EF759F">
        <w:rPr>
          <w:rFonts w:ascii="Times New Roman" w:hAnsi="Times New Roman" w:cs="Times New Roman"/>
          <w:i/>
          <w:iCs/>
          <w:sz w:val="24"/>
          <w:szCs w:val="24"/>
        </w:rPr>
        <w:t>damnosum</w:t>
      </w:r>
      <w:proofErr w:type="spellEnd"/>
      <w:r w:rsidR="009E7B26" w:rsidRPr="00EF759F">
        <w:rPr>
          <w:rFonts w:ascii="Times New Roman" w:hAnsi="Times New Roman" w:cs="Times New Roman"/>
          <w:sz w:val="24"/>
          <w:szCs w:val="24"/>
        </w:rPr>
        <w:t xml:space="preserve"> </w:t>
      </w:r>
      <w:proofErr w:type="spellStart"/>
      <w:r w:rsidRPr="00EF759F">
        <w:rPr>
          <w:rFonts w:ascii="Times New Roman" w:hAnsi="Times New Roman" w:cs="Times New Roman"/>
          <w:sz w:val="24"/>
          <w:szCs w:val="24"/>
        </w:rPr>
        <w:t>s.l.</w:t>
      </w:r>
      <w:proofErr w:type="spellEnd"/>
      <w:r w:rsidRPr="00EF759F">
        <w:rPr>
          <w:rFonts w:ascii="Times New Roman" w:hAnsi="Times New Roman" w:cs="Times New Roman"/>
          <w:sz w:val="24"/>
          <w:szCs w:val="24"/>
        </w:rPr>
        <w:t xml:space="preserve"> as the</w:t>
      </w:r>
      <w:r w:rsidR="009E7B26" w:rsidRPr="00EF759F">
        <w:rPr>
          <w:rFonts w:ascii="Times New Roman" w:hAnsi="Times New Roman" w:cs="Times New Roman"/>
          <w:sz w:val="24"/>
          <w:szCs w:val="24"/>
        </w:rPr>
        <w:t xml:space="preserve"> primary vector </w:t>
      </w:r>
      <w:r w:rsidR="00FE3A17" w:rsidRPr="00EF759F">
        <w:rPr>
          <w:rFonts w:ascii="Times New Roman" w:hAnsi="Times New Roman" w:cs="Times New Roman"/>
          <w:sz w:val="24"/>
          <w:szCs w:val="24"/>
        </w:rPr>
        <w:t xml:space="preserve">of </w:t>
      </w:r>
      <w:proofErr w:type="spellStart"/>
      <w:r w:rsidR="00FE3A17" w:rsidRPr="00EF759F">
        <w:rPr>
          <w:rFonts w:ascii="Times New Roman" w:hAnsi="Times New Roman" w:cs="Times New Roman"/>
          <w:sz w:val="24"/>
          <w:szCs w:val="24"/>
        </w:rPr>
        <w:t>Onchocerc</w:t>
      </w:r>
      <w:r w:rsidR="006C38B8" w:rsidRPr="00EF759F">
        <w:rPr>
          <w:rFonts w:ascii="Times New Roman" w:hAnsi="Times New Roman" w:cs="Times New Roman"/>
          <w:sz w:val="24"/>
          <w:szCs w:val="24"/>
        </w:rPr>
        <w:t>ias</w:t>
      </w:r>
      <w:proofErr w:type="spellEnd"/>
      <w:r w:rsidR="00FE3A17"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in </w:t>
      </w:r>
      <w:proofErr w:type="spellStart"/>
      <w:r w:rsidR="009E7B26"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The mountains are drained by numerous stony streams and rivers </w:t>
      </w:r>
      <w:proofErr w:type="spellStart"/>
      <w:r w:rsidRPr="00EF759F">
        <w:rPr>
          <w:rFonts w:ascii="Times New Roman" w:hAnsi="Times New Roman" w:cs="Times New Roman"/>
          <w:sz w:val="24"/>
          <w:szCs w:val="24"/>
        </w:rPr>
        <w:t>favourable</w:t>
      </w:r>
      <w:proofErr w:type="spellEnd"/>
      <w:r w:rsidRPr="00EF759F">
        <w:rPr>
          <w:rFonts w:ascii="Times New Roman" w:hAnsi="Times New Roman" w:cs="Times New Roman"/>
          <w:sz w:val="24"/>
          <w:szCs w:val="24"/>
        </w:rPr>
        <w:t xml:space="preserve"> to blackfly breeding </w:t>
      </w:r>
      <w:r w:rsidR="001A5838" w:rsidRPr="00EF759F">
        <w:rPr>
          <w:rFonts w:ascii="Times New Roman" w:hAnsi="Times New Roman" w:cs="Times New Roman"/>
          <w:sz w:val="24"/>
          <w:szCs w:val="24"/>
        </w:rPr>
        <w:fldChar w:fldCharType="begin" w:fldLock="1"/>
      </w:r>
      <w:r w:rsidR="00664FBF" w:rsidRPr="00EF759F">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664FBF" w:rsidRPr="00EF759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664FBF" w:rsidRPr="00EF759F">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0)","plainTextFormattedCitation":"(10)","previouslyFormattedCitation":"(1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664FBF" w:rsidRPr="00EF759F">
        <w:rPr>
          <w:rFonts w:ascii="Times New Roman" w:hAnsi="Times New Roman" w:cs="Times New Roman"/>
          <w:noProof/>
          <w:sz w:val="24"/>
          <w:szCs w:val="24"/>
        </w:rPr>
        <w:t>(10)</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w:t>
      </w:r>
      <w:r w:rsidR="00BA32A7" w:rsidRPr="00EF759F">
        <w:rPr>
          <w:rFonts w:ascii="Times New Roman" w:hAnsi="Times New Roman" w:cs="Times New Roman"/>
          <w:sz w:val="24"/>
          <w:szCs w:val="24"/>
        </w:rPr>
        <w:t xml:space="preserve"> Historically (older entomological surveys), t</w:t>
      </w:r>
      <w:r w:rsidR="00356DA5" w:rsidRPr="00EF759F">
        <w:rPr>
          <w:rFonts w:ascii="Times New Roman" w:hAnsi="Times New Roman" w:cs="Times New Roman"/>
          <w:sz w:val="24"/>
          <w:szCs w:val="24"/>
        </w:rPr>
        <w:t xml:space="preserve">he common </w:t>
      </w:r>
      <w:proofErr w:type="spellStart"/>
      <w:r w:rsidR="00356DA5" w:rsidRPr="00EF759F">
        <w:rPr>
          <w:rFonts w:ascii="Times New Roman" w:hAnsi="Times New Roman" w:cs="Times New Roman"/>
          <w:sz w:val="24"/>
          <w:szCs w:val="24"/>
        </w:rPr>
        <w:t>Cytoforms</w:t>
      </w:r>
      <w:proofErr w:type="spellEnd"/>
      <w:r w:rsidR="00356DA5" w:rsidRPr="00EF759F">
        <w:rPr>
          <w:rFonts w:ascii="Times New Roman" w:hAnsi="Times New Roman" w:cs="Times New Roman"/>
          <w:sz w:val="24"/>
          <w:szCs w:val="24"/>
        </w:rPr>
        <w:t xml:space="preserve"> in </w:t>
      </w:r>
      <w:proofErr w:type="spellStart"/>
      <w:r w:rsidR="00356DA5" w:rsidRPr="00EF759F">
        <w:rPr>
          <w:rFonts w:ascii="Times New Roman" w:hAnsi="Times New Roman" w:cs="Times New Roman"/>
          <w:sz w:val="24"/>
          <w:szCs w:val="24"/>
        </w:rPr>
        <w:t>Mahenge</w:t>
      </w:r>
      <w:proofErr w:type="spellEnd"/>
      <w:r w:rsidR="00356DA5" w:rsidRPr="00EF759F">
        <w:rPr>
          <w:rFonts w:ascii="Times New Roman" w:hAnsi="Times New Roman" w:cs="Times New Roman"/>
          <w:sz w:val="24"/>
          <w:szCs w:val="24"/>
        </w:rPr>
        <w:t xml:space="preserve"> are the </w:t>
      </w:r>
      <w:r w:rsidR="00F1273B" w:rsidRPr="00EF759F">
        <w:rPr>
          <w:rFonts w:ascii="Times New Roman" w:hAnsi="Times New Roman" w:cs="Times New Roman"/>
          <w:sz w:val="24"/>
          <w:szCs w:val="24"/>
        </w:rPr>
        <w:t>‘</w:t>
      </w:r>
      <w:proofErr w:type="spellStart"/>
      <w:r w:rsidR="00356DA5" w:rsidRPr="00EF759F">
        <w:rPr>
          <w:rFonts w:ascii="Times New Roman" w:hAnsi="Times New Roman" w:cs="Times New Roman"/>
          <w:sz w:val="24"/>
          <w:szCs w:val="24"/>
        </w:rPr>
        <w:t>Nkusi</w:t>
      </w:r>
      <w:proofErr w:type="spellEnd"/>
      <w:r w:rsidR="00F1273B" w:rsidRPr="00EF759F">
        <w:rPr>
          <w:rFonts w:ascii="Times New Roman" w:hAnsi="Times New Roman" w:cs="Times New Roman"/>
          <w:sz w:val="24"/>
          <w:szCs w:val="24"/>
        </w:rPr>
        <w:t>’</w:t>
      </w:r>
      <w:r w:rsidR="00356DA5" w:rsidRPr="00EF759F">
        <w:rPr>
          <w:rFonts w:ascii="Times New Roman" w:hAnsi="Times New Roman" w:cs="Times New Roman"/>
          <w:sz w:val="24"/>
          <w:szCs w:val="24"/>
        </w:rPr>
        <w:t xml:space="preserve">, </w:t>
      </w:r>
      <w:r w:rsidR="00356DA5" w:rsidRPr="00EF759F">
        <w:rPr>
          <w:rFonts w:ascii="Times New Roman" w:hAnsi="Times New Roman" w:cs="Times New Roman"/>
          <w:i/>
          <w:iCs/>
          <w:sz w:val="24"/>
          <w:szCs w:val="24"/>
        </w:rPr>
        <w:t xml:space="preserve">S. </w:t>
      </w:r>
      <w:proofErr w:type="spellStart"/>
      <w:r w:rsidR="00356DA5" w:rsidRPr="00EF759F">
        <w:rPr>
          <w:rFonts w:ascii="Times New Roman" w:hAnsi="Times New Roman" w:cs="Times New Roman"/>
          <w:i/>
          <w:iCs/>
          <w:sz w:val="24"/>
          <w:szCs w:val="24"/>
        </w:rPr>
        <w:t>Plumbeum</w:t>
      </w:r>
      <w:proofErr w:type="spellEnd"/>
      <w:r w:rsidR="00356DA5" w:rsidRPr="00EF759F">
        <w:rPr>
          <w:rFonts w:ascii="Times New Roman" w:hAnsi="Times New Roman" w:cs="Times New Roman"/>
          <w:sz w:val="24"/>
          <w:szCs w:val="24"/>
        </w:rPr>
        <w:t>, (</w:t>
      </w:r>
      <w:proofErr w:type="spellStart"/>
      <w:r w:rsidR="00356DA5" w:rsidRPr="00EF759F">
        <w:rPr>
          <w:rFonts w:ascii="Times New Roman" w:hAnsi="Times New Roman" w:cs="Times New Roman"/>
          <w:sz w:val="24"/>
          <w:szCs w:val="24"/>
        </w:rPr>
        <w:t>Ketaketa</w:t>
      </w:r>
      <w:proofErr w:type="spellEnd"/>
      <w:r w:rsidR="00BA32A7" w:rsidRPr="00EF759F">
        <w:rPr>
          <w:rFonts w:ascii="Times New Roman" w:hAnsi="Times New Roman" w:cs="Times New Roman"/>
          <w:sz w:val="24"/>
          <w:szCs w:val="24"/>
        </w:rPr>
        <w:t xml:space="preserve"> and ‘</w:t>
      </w:r>
      <w:proofErr w:type="spellStart"/>
      <w:r w:rsidR="00BA32A7" w:rsidRPr="00EF759F">
        <w:rPr>
          <w:rFonts w:ascii="Times New Roman" w:hAnsi="Times New Roman" w:cs="Times New Roman"/>
          <w:sz w:val="24"/>
          <w:szCs w:val="24"/>
        </w:rPr>
        <w:t>Hammerkopi</w:t>
      </w:r>
      <w:proofErr w:type="spellEnd"/>
      <w:r w:rsidR="00BA32A7" w:rsidRPr="00EF759F">
        <w:rPr>
          <w:rFonts w:ascii="Times New Roman" w:hAnsi="Times New Roman" w:cs="Times New Roman"/>
          <w:sz w:val="24"/>
          <w:szCs w:val="24"/>
        </w:rPr>
        <w:t>’</w:t>
      </w:r>
      <w:r w:rsidR="00356DA5" w:rsidRPr="00EF759F">
        <w:rPr>
          <w:rFonts w:ascii="Times New Roman" w:hAnsi="Times New Roman" w:cs="Times New Roman"/>
          <w:sz w:val="24"/>
          <w:szCs w:val="24"/>
        </w:rPr>
        <w:t xml:space="preserve">), </w:t>
      </w:r>
      <w:proofErr w:type="spellStart"/>
      <w:r w:rsidR="00356DA5" w:rsidRPr="00EF759F">
        <w:rPr>
          <w:rFonts w:ascii="Times New Roman" w:hAnsi="Times New Roman" w:cs="Times New Roman"/>
          <w:sz w:val="24"/>
          <w:szCs w:val="24"/>
        </w:rPr>
        <w:t>Sebwe</w:t>
      </w:r>
      <w:proofErr w:type="spellEnd"/>
      <w:r w:rsidR="00356DA5" w:rsidRPr="00EF759F">
        <w:rPr>
          <w:rFonts w:ascii="Times New Roman" w:hAnsi="Times New Roman" w:cs="Times New Roman"/>
          <w:sz w:val="24"/>
          <w:szCs w:val="24"/>
        </w:rPr>
        <w:t xml:space="preserve"> and </w:t>
      </w:r>
      <w:proofErr w:type="spellStart"/>
      <w:r w:rsidR="00356DA5" w:rsidRPr="00EF759F">
        <w:rPr>
          <w:rFonts w:ascii="Times New Roman" w:hAnsi="Times New Roman" w:cs="Times New Roman"/>
          <w:sz w:val="24"/>
          <w:szCs w:val="24"/>
        </w:rPr>
        <w:t>Turian</w:t>
      </w:r>
      <w:r w:rsidR="00664FBF" w:rsidRPr="00EF759F">
        <w:rPr>
          <w:rFonts w:ascii="Times New Roman" w:hAnsi="Times New Roman" w:cs="Times New Roman"/>
          <w:sz w:val="24"/>
          <w:szCs w:val="24"/>
        </w:rPr>
        <w:t>i</w:t>
      </w:r>
      <w:proofErr w:type="spellEnd"/>
      <w:r w:rsidR="00664FBF"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79/136485905X28009","ISSN":"0003-4983","PMID":"15829137","abstract":"This paper presents cytotaxonomic details of five populations of the Simulium damnosum complex from South Africa, Swaziland and Ethiopia. The 'Nkusi SW' and 'Pienaars' forms are newly designated members of the complex from South Africa, but the taxonomic rank of an isolate indistinguishable chromosomally from the 'Nkusi' cytoform remains unclear. From Ethiopia two cytoforms were identified, one of which shares two diagnostic chromosome inversions with the cytoform 'Kisiwani' from Tanzania. The second form belongs to S. kaffaense, and is the suspected local vector of Onchocerca volvulus. In addition, a re-analysis of the cytoform 'Kibwezi' from north-eastern Tanzania provided further insights into its population subdivision, and its genetic and morphological characteristics. Cytotaxonomic similarities between 'Kibwezi', S. mengense and S. pandanophilum, along with their biogeography, indicate a relict status of each of these taxa.","author":[{"dropping-particle":"","family":"Krüger","given":"A","non-dropping-particle":"","parse-names":false,"suffix":""},{"dropping-particle":"","family":"Car","given":"M","non-dropping-particle":"","parse-names":false,"suffix":""},{"dropping-particle":"","family":"Maegga","given":"B T A","non-dropping-particle":"","parse-names":false,"suffix":""}],"container-title":"Annals of tropical medicine and parasitology","id":"ITEM-1","issue":"3","issued":{"date-parts":[["2005","4"]]},"page":"293-306","title":"Descriptions of members of the Simulium damnosum complex (Diptera: Simuliidae) from southern Africa, Ethiopia and Tanzania.","type":"article-journal","volume":"99"},"uris":["http://www.mendeley.com/documents/?uuid=657e87e2-4f6e-3679-bb7b-a1823b243dbd"]}],"mendeley":{"formattedCitation":"(15)","plainTextFormattedCitation":"(15)","previouslyFormattedCitation":"(1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5)</w:t>
      </w:r>
      <w:r w:rsidR="001A5838" w:rsidRPr="00EF759F">
        <w:rPr>
          <w:rFonts w:ascii="Times New Roman" w:hAnsi="Times New Roman" w:cs="Times New Roman"/>
          <w:sz w:val="24"/>
          <w:szCs w:val="24"/>
        </w:rPr>
        <w:fldChar w:fldCharType="end"/>
      </w:r>
      <w:r w:rsidR="00356DA5" w:rsidRPr="00EF759F">
        <w:rPr>
          <w:rFonts w:ascii="Times New Roman" w:hAnsi="Times New Roman" w:cs="Times New Roman"/>
          <w:sz w:val="24"/>
          <w:szCs w:val="24"/>
        </w:rPr>
        <w:t xml:space="preserve">. </w:t>
      </w:r>
      <w:r w:rsidR="00F1273B" w:rsidRPr="00EF759F">
        <w:rPr>
          <w:rFonts w:ascii="Times New Roman" w:hAnsi="Times New Roman" w:cs="Times New Roman"/>
          <w:sz w:val="24"/>
          <w:szCs w:val="24"/>
        </w:rPr>
        <w:t>‘</w:t>
      </w:r>
      <w:proofErr w:type="spellStart"/>
      <w:r w:rsidR="00356DA5" w:rsidRPr="00EF759F">
        <w:rPr>
          <w:rFonts w:ascii="Times New Roman" w:hAnsi="Times New Roman" w:cs="Times New Roman"/>
          <w:sz w:val="24"/>
          <w:szCs w:val="24"/>
        </w:rPr>
        <w:t>Nkusi</w:t>
      </w:r>
      <w:proofErr w:type="spellEnd"/>
      <w:r w:rsidR="00F1273B" w:rsidRPr="00EF759F">
        <w:rPr>
          <w:rFonts w:ascii="Times New Roman" w:hAnsi="Times New Roman" w:cs="Times New Roman"/>
          <w:sz w:val="24"/>
          <w:szCs w:val="24"/>
        </w:rPr>
        <w:t>’</w:t>
      </w:r>
      <w:r w:rsidR="00356DA5" w:rsidRPr="00EF759F">
        <w:rPr>
          <w:rFonts w:ascii="Times New Roman" w:hAnsi="Times New Roman" w:cs="Times New Roman"/>
          <w:sz w:val="24"/>
          <w:szCs w:val="24"/>
        </w:rPr>
        <w:t xml:space="preserve"> is the predominant </w:t>
      </w:r>
      <w:proofErr w:type="spellStart"/>
      <w:r w:rsidR="00356DA5" w:rsidRPr="00EF759F">
        <w:rPr>
          <w:rFonts w:ascii="Times New Roman" w:hAnsi="Times New Roman" w:cs="Times New Roman"/>
          <w:sz w:val="24"/>
          <w:szCs w:val="24"/>
        </w:rPr>
        <w:t>a</w:t>
      </w:r>
      <w:r w:rsidR="00664FBF" w:rsidRPr="00EF759F">
        <w:rPr>
          <w:rFonts w:ascii="Times New Roman" w:hAnsi="Times New Roman" w:cs="Times New Roman"/>
          <w:sz w:val="24"/>
          <w:szCs w:val="24"/>
        </w:rPr>
        <w:t>n</w:t>
      </w:r>
      <w:r w:rsidR="00356DA5" w:rsidRPr="00EF759F">
        <w:rPr>
          <w:rFonts w:ascii="Times New Roman" w:hAnsi="Times New Roman" w:cs="Times New Roman"/>
          <w:sz w:val="24"/>
          <w:szCs w:val="24"/>
        </w:rPr>
        <w:t>thropohilic</w:t>
      </w:r>
      <w:proofErr w:type="spellEnd"/>
      <w:r w:rsidR="00356DA5" w:rsidRPr="00EF759F">
        <w:rPr>
          <w:rFonts w:ascii="Times New Roman" w:hAnsi="Times New Roman" w:cs="Times New Roman"/>
          <w:sz w:val="24"/>
          <w:szCs w:val="24"/>
        </w:rPr>
        <w:t xml:space="preserve"> </w:t>
      </w:r>
      <w:r w:rsidR="00664FBF" w:rsidRPr="00EF759F">
        <w:rPr>
          <w:rFonts w:ascii="Times New Roman" w:hAnsi="Times New Roman" w:cs="Times New Roman"/>
          <w:sz w:val="24"/>
          <w:szCs w:val="24"/>
        </w:rPr>
        <w:t xml:space="preserve">species </w:t>
      </w:r>
      <w:r w:rsidR="00BA32A7" w:rsidRPr="00EF759F">
        <w:rPr>
          <w:rFonts w:ascii="Times New Roman" w:hAnsi="Times New Roman" w:cs="Times New Roman"/>
          <w:sz w:val="24"/>
          <w:szCs w:val="24"/>
        </w:rPr>
        <w:t>sustaining</w:t>
      </w:r>
      <w:r w:rsidR="00356DA5" w:rsidRPr="00EF759F">
        <w:rPr>
          <w:rFonts w:ascii="Times New Roman" w:hAnsi="Times New Roman" w:cs="Times New Roman"/>
          <w:sz w:val="24"/>
          <w:szCs w:val="24"/>
        </w:rPr>
        <w:t xml:space="preserve"> most of the transmissions in </w:t>
      </w:r>
      <w:proofErr w:type="spellStart"/>
      <w:r w:rsidR="00356DA5" w:rsidRPr="00EF759F">
        <w:rPr>
          <w:rFonts w:ascii="Times New Roman" w:hAnsi="Times New Roman" w:cs="Times New Roman"/>
          <w:sz w:val="24"/>
          <w:szCs w:val="24"/>
        </w:rPr>
        <w:t>Mahenge</w:t>
      </w:r>
      <w:proofErr w:type="spellEnd"/>
      <w:r w:rsidR="00664FBF"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79/136485905X28009","ISSN":"0003-4983","PMID":"15829137","abstract":"This paper presents cytotaxonomic details of five populations of the Simulium damnosum complex from South Africa, Swaziland and Ethiopia. The 'Nkusi SW' and 'Pienaars' forms are newly designated members of the complex from South Africa, but the taxonomic rank of an isolate indistinguishable chromosomally from the 'Nkusi' cytoform remains unclear. From Ethiopia two cytoforms were identified, one of which shares two diagnostic chromosome inversions with the cytoform 'Kisiwani' from Tanzania. The second form belongs to S. kaffaense, and is the suspected local vector of Onchocerca volvulus. In addition, a re-analysis of the cytoform 'Kibwezi' from north-eastern Tanzania provided further insights into its population subdivision, and its genetic and morphological characteristics. Cytotaxonomic similarities between 'Kibwezi', S. mengense and S. pandanophilum, along with their biogeography, indicate a relict status of each of these taxa.","author":[{"dropping-particle":"","family":"Krüger","given":"A","non-dropping-particle":"","parse-names":false,"suffix":""},{"dropping-particle":"","family":"Car","given":"M","non-dropping-particle":"","parse-names":false,"suffix":""},{"dropping-particle":"","family":"Maegga","given":"B T A","non-dropping-particle":"","parse-names":false,"suffix":""}],"container-title":"Annals of tropical medicine and parasitology","id":"ITEM-1","issue":"3","issued":{"date-parts":[["2005","4"]]},"page":"293-306","title":"Descriptions of members of the Simulium damnosum complex (Diptera: Simuliidae) from southern Africa, Ethiopia and Tanzania.","type":"article-journal","volume":"99"},"uris":["http://www.mendeley.com/documents/?uuid=657e87e2-4f6e-3679-bb7b-a1823b243dbd"]}],"mendeley":{"formattedCitation":"(15)","plainTextFormattedCitation":"(15)","previouslyFormattedCitation":"(1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5)</w:t>
      </w:r>
      <w:r w:rsidR="001A5838" w:rsidRPr="00EF759F">
        <w:rPr>
          <w:rFonts w:ascii="Times New Roman" w:hAnsi="Times New Roman" w:cs="Times New Roman"/>
          <w:sz w:val="24"/>
          <w:szCs w:val="24"/>
        </w:rPr>
        <w:fldChar w:fldCharType="end"/>
      </w:r>
      <w:r w:rsidR="00664FBF" w:rsidRPr="00EF759F">
        <w:rPr>
          <w:rFonts w:ascii="Times New Roman" w:hAnsi="Times New Roman" w:cs="Times New Roman"/>
          <w:sz w:val="24"/>
          <w:szCs w:val="24"/>
        </w:rPr>
        <w:t xml:space="preserve">. </w:t>
      </w:r>
      <w:r w:rsidR="00356DA5" w:rsidRPr="00EF759F">
        <w:rPr>
          <w:rFonts w:ascii="Times New Roman" w:hAnsi="Times New Roman" w:cs="Times New Roman"/>
          <w:sz w:val="24"/>
          <w:szCs w:val="24"/>
        </w:rPr>
        <w:t xml:space="preserve"> </w:t>
      </w:r>
      <w:r w:rsidR="00664FBF" w:rsidRPr="00EF759F">
        <w:rPr>
          <w:rFonts w:ascii="Times New Roman" w:hAnsi="Times New Roman" w:cs="Times New Roman"/>
          <w:sz w:val="24"/>
          <w:szCs w:val="24"/>
        </w:rPr>
        <w:t xml:space="preserve">While </w:t>
      </w:r>
      <w:r w:rsidR="00664FBF" w:rsidRPr="00EF759F">
        <w:rPr>
          <w:rFonts w:ascii="Times New Roman" w:hAnsi="Times New Roman" w:cs="Times New Roman"/>
          <w:i/>
          <w:iCs/>
          <w:sz w:val="24"/>
          <w:szCs w:val="24"/>
        </w:rPr>
        <w:t xml:space="preserve">S. </w:t>
      </w:r>
      <w:proofErr w:type="spellStart"/>
      <w:r w:rsidR="00664FBF" w:rsidRPr="00EF759F">
        <w:rPr>
          <w:rFonts w:ascii="Times New Roman" w:hAnsi="Times New Roman" w:cs="Times New Roman"/>
          <w:i/>
          <w:iCs/>
          <w:sz w:val="24"/>
          <w:szCs w:val="24"/>
        </w:rPr>
        <w:t>Plumbeum</w:t>
      </w:r>
      <w:proofErr w:type="spellEnd"/>
      <w:r w:rsidR="00664FBF" w:rsidRPr="00EF759F">
        <w:rPr>
          <w:rFonts w:ascii="Times New Roman" w:hAnsi="Times New Roman" w:cs="Times New Roman"/>
          <w:sz w:val="24"/>
          <w:szCs w:val="24"/>
        </w:rPr>
        <w:t xml:space="preserve"> has </w:t>
      </w:r>
      <w:r w:rsidR="008B6308" w:rsidRPr="00EF759F">
        <w:rPr>
          <w:rFonts w:ascii="Times New Roman" w:hAnsi="Times New Roman" w:cs="Times New Roman"/>
          <w:sz w:val="24"/>
          <w:szCs w:val="24"/>
        </w:rPr>
        <w:t>limited</w:t>
      </w:r>
      <w:r w:rsidR="00664FBF" w:rsidRPr="00EF759F">
        <w:rPr>
          <w:rFonts w:ascii="Times New Roman" w:hAnsi="Times New Roman" w:cs="Times New Roman"/>
          <w:sz w:val="24"/>
          <w:szCs w:val="24"/>
        </w:rPr>
        <w:t xml:space="preserve"> role in human biting, </w:t>
      </w:r>
      <w:r w:rsidR="00F1273B" w:rsidRPr="00EF759F">
        <w:rPr>
          <w:rFonts w:ascii="Times New Roman" w:hAnsi="Times New Roman" w:cs="Times New Roman"/>
          <w:sz w:val="24"/>
          <w:szCs w:val="24"/>
        </w:rPr>
        <w:t>‘</w:t>
      </w:r>
      <w:proofErr w:type="spellStart"/>
      <w:r w:rsidR="00664FBF" w:rsidRPr="00EF759F">
        <w:rPr>
          <w:rFonts w:ascii="Times New Roman" w:hAnsi="Times New Roman" w:cs="Times New Roman"/>
          <w:sz w:val="24"/>
          <w:szCs w:val="24"/>
        </w:rPr>
        <w:t>Sebwe</w:t>
      </w:r>
      <w:proofErr w:type="spellEnd"/>
      <w:r w:rsidR="00F1273B" w:rsidRPr="00EF759F">
        <w:rPr>
          <w:rFonts w:ascii="Times New Roman" w:hAnsi="Times New Roman" w:cs="Times New Roman"/>
          <w:sz w:val="24"/>
          <w:szCs w:val="24"/>
        </w:rPr>
        <w:t>’</w:t>
      </w:r>
      <w:r w:rsidR="00664FBF" w:rsidRPr="00EF759F">
        <w:rPr>
          <w:rFonts w:ascii="Times New Roman" w:hAnsi="Times New Roman" w:cs="Times New Roman"/>
          <w:sz w:val="24"/>
          <w:szCs w:val="24"/>
        </w:rPr>
        <w:t xml:space="preserve"> and </w:t>
      </w:r>
      <w:r w:rsidR="00F1273B" w:rsidRPr="00EF759F">
        <w:rPr>
          <w:rFonts w:ascii="Times New Roman" w:hAnsi="Times New Roman" w:cs="Times New Roman"/>
          <w:sz w:val="24"/>
          <w:szCs w:val="24"/>
        </w:rPr>
        <w:t>‘</w:t>
      </w:r>
      <w:proofErr w:type="spellStart"/>
      <w:r w:rsidR="00664FBF" w:rsidRPr="00EF759F">
        <w:rPr>
          <w:rFonts w:ascii="Times New Roman" w:hAnsi="Times New Roman" w:cs="Times New Roman"/>
          <w:sz w:val="24"/>
          <w:szCs w:val="24"/>
        </w:rPr>
        <w:t>Turiani</w:t>
      </w:r>
      <w:proofErr w:type="spellEnd"/>
      <w:r w:rsidR="00F1273B" w:rsidRPr="00EF759F">
        <w:rPr>
          <w:rFonts w:ascii="Times New Roman" w:hAnsi="Times New Roman" w:cs="Times New Roman"/>
          <w:sz w:val="24"/>
          <w:szCs w:val="24"/>
        </w:rPr>
        <w:t>’</w:t>
      </w:r>
      <w:r w:rsidR="00664FBF" w:rsidRPr="00EF759F">
        <w:rPr>
          <w:rFonts w:ascii="Times New Roman" w:hAnsi="Times New Roman" w:cs="Times New Roman"/>
          <w:sz w:val="24"/>
          <w:szCs w:val="24"/>
        </w:rPr>
        <w:t xml:space="preserve"> are </w:t>
      </w:r>
      <w:proofErr w:type="spellStart"/>
      <w:r w:rsidR="00664FBF" w:rsidRPr="00EF759F">
        <w:rPr>
          <w:rFonts w:ascii="Times New Roman" w:hAnsi="Times New Roman" w:cs="Times New Roman"/>
          <w:sz w:val="24"/>
          <w:szCs w:val="24"/>
        </w:rPr>
        <w:t>primarly</w:t>
      </w:r>
      <w:proofErr w:type="spellEnd"/>
      <w:r w:rsidR="00664FBF" w:rsidRPr="00EF759F">
        <w:rPr>
          <w:rFonts w:ascii="Times New Roman" w:hAnsi="Times New Roman" w:cs="Times New Roman"/>
          <w:sz w:val="24"/>
          <w:szCs w:val="24"/>
        </w:rPr>
        <w:t xml:space="preserve"> zoophilic </w:t>
      </w:r>
      <w:r w:rsidR="001A5838" w:rsidRPr="00EF759F">
        <w:rPr>
          <w:rFonts w:ascii="Times New Roman" w:hAnsi="Times New Roman" w:cs="Times New Roman"/>
          <w:sz w:val="24"/>
          <w:szCs w:val="24"/>
        </w:rPr>
        <w:lastRenderedPageBreak/>
        <w:fldChar w:fldCharType="begin" w:fldLock="1"/>
      </w:r>
      <w:r w:rsidR="000365F3" w:rsidRPr="00EF759F">
        <w:rPr>
          <w:rFonts w:ascii="Times New Roman" w:hAnsi="Times New Roman" w:cs="Times New Roman"/>
          <w:sz w:val="24"/>
          <w:szCs w:val="24"/>
        </w:rPr>
        <w:instrText>ADDIN CSL_CITATION {"citationItems":[{"id":"ITEM-1","itemData":{"DOI":"10.1179/136485905X28009","ISSN":"0003-4983","PMID":"15829137","abstract":"This paper presents cytotaxonomic details of five populations of the Simulium damnosum complex from South Africa, Swaziland and Ethiopia. The 'Nkusi SW' and 'Pienaars' forms are newly designated members of the complex from South Africa, but the taxonomic rank of an isolate indistinguishable chromosomally from the 'Nkusi' cytoform remains unclear. From Ethiopia two cytoforms were identified, one of which shares two diagnostic chromosome inversions with the cytoform 'Kisiwani' from Tanzania. The second form belongs to S. kaffaense, and is the suspected local vector of Onchocerca volvulus. In addition, a re-analysis of the cytoform 'Kibwezi' from north-eastern Tanzania provided further insights into its population subdivision, and its genetic and morphological characteristics. Cytotaxonomic similarities between 'Kibwezi', S. mengense and S. pandanophilum, along with their biogeography, indicate a relict status of each of these taxa.","author":[{"dropping-particle":"","family":"Krüger","given":"A","non-dropping-particle":"","parse-names":false,"suffix":""},{"dropping-particle":"","family":"Car","given":"M","non-dropping-particle":"","parse-names":false,"suffix":""},{"dropping-particle":"","family":"Maegga","given":"B T A","non-dropping-particle":"","parse-names":false,"suffix":""}],"container-title":"Annals of tropical medicine and parasitology","id":"ITEM-1","issue":"3","issued":{"date-parts":[["2005","4"]]},"page":"293-306","title":"Descriptions of members of the Simulium damnosum complex (Diptera: Simuliidae) from southern Africa, Ethiopia and Tanzania.","type":"article-journal","volume":"99"},"uris":["http://www.mendeley.com/documents/?uuid=657e87e2-4f6e-3679-bb7b-a1823b243dbd"]}],"mendeley":{"formattedCitation":"(15)","plainTextFormattedCitation":"(15)","previouslyFormattedCitation":"(1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5)</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664FBF" w:rsidRPr="00EF759F">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664FBF" w:rsidRPr="00EF759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664FBF" w:rsidRPr="00EF759F">
        <w:rPr>
          <w:rFonts w:ascii="Times New Roman" w:hAnsi="Times New Roman" w:cs="Times New Roman"/>
          <w:sz w:val="24"/>
          <w:szCs w:val="24"/>
        </w:rPr>
        <w:t xml:space="preserve">. </w:t>
      </w:r>
      <w:r w:rsidR="00356DA5" w:rsidRPr="00EF759F">
        <w:rPr>
          <w:rFonts w:ascii="Times New Roman" w:hAnsi="Times New Roman" w:cs="Times New Roman"/>
          <w:sz w:val="24"/>
          <w:szCs w:val="24"/>
        </w:rPr>
        <w:t xml:space="preserve"> </w:t>
      </w:r>
      <w:r w:rsidR="00BA32A7" w:rsidRPr="00EF759F">
        <w:rPr>
          <w:rFonts w:ascii="Times New Roman" w:hAnsi="Times New Roman" w:cs="Times New Roman"/>
          <w:sz w:val="24"/>
          <w:szCs w:val="24"/>
        </w:rPr>
        <w:t xml:space="preserve">Recent molecular/cytogenetic survey, have confirmed </w:t>
      </w:r>
      <w:proofErr w:type="spellStart"/>
      <w:r w:rsidR="00BA32A7" w:rsidRPr="00EF759F">
        <w:rPr>
          <w:rFonts w:ascii="Times New Roman" w:hAnsi="Times New Roman" w:cs="Times New Roman"/>
          <w:sz w:val="24"/>
          <w:szCs w:val="24"/>
        </w:rPr>
        <w:t>cytoforms</w:t>
      </w:r>
      <w:proofErr w:type="spellEnd"/>
      <w:r w:rsidR="00BA32A7" w:rsidRPr="00EF759F">
        <w:rPr>
          <w:rFonts w:ascii="Times New Roman" w:hAnsi="Times New Roman" w:cs="Times New Roman"/>
          <w:sz w:val="24"/>
          <w:szCs w:val="24"/>
        </w:rPr>
        <w:t xml:space="preserve"> in </w:t>
      </w:r>
      <w:proofErr w:type="spellStart"/>
      <w:r w:rsidR="00BA32A7" w:rsidRPr="00EF759F">
        <w:rPr>
          <w:rFonts w:ascii="Times New Roman" w:hAnsi="Times New Roman" w:cs="Times New Roman"/>
          <w:sz w:val="24"/>
          <w:szCs w:val="24"/>
        </w:rPr>
        <w:t>Mahenge</w:t>
      </w:r>
      <w:proofErr w:type="spellEnd"/>
      <w:r w:rsidR="00BA32A7" w:rsidRPr="00EF759F">
        <w:rPr>
          <w:rFonts w:ascii="Times New Roman" w:hAnsi="Times New Roman" w:cs="Times New Roman"/>
          <w:sz w:val="24"/>
          <w:szCs w:val="24"/>
        </w:rPr>
        <w:t xml:space="preserve"> as ‘</w:t>
      </w:r>
      <w:proofErr w:type="spellStart"/>
      <w:r w:rsidR="00BA32A7" w:rsidRPr="00EF759F">
        <w:rPr>
          <w:rFonts w:ascii="Times New Roman" w:hAnsi="Times New Roman" w:cs="Times New Roman"/>
          <w:sz w:val="24"/>
          <w:szCs w:val="24"/>
        </w:rPr>
        <w:t>Nkusi</w:t>
      </w:r>
      <w:proofErr w:type="spellEnd"/>
      <w:r w:rsidR="00BA32A7" w:rsidRPr="00EF759F">
        <w:rPr>
          <w:rFonts w:ascii="Times New Roman" w:hAnsi="Times New Roman" w:cs="Times New Roman"/>
          <w:sz w:val="24"/>
          <w:szCs w:val="24"/>
        </w:rPr>
        <w:t xml:space="preserve">’, </w:t>
      </w:r>
      <w:r w:rsidR="00BA32A7" w:rsidRPr="00EF759F">
        <w:rPr>
          <w:rFonts w:ascii="Times New Roman" w:hAnsi="Times New Roman" w:cs="Times New Roman"/>
          <w:i/>
          <w:iCs/>
          <w:sz w:val="24"/>
          <w:szCs w:val="24"/>
        </w:rPr>
        <w:t xml:space="preserve">S. </w:t>
      </w:r>
      <w:proofErr w:type="spellStart"/>
      <w:r w:rsidR="00BA32A7" w:rsidRPr="00EF759F">
        <w:rPr>
          <w:rFonts w:ascii="Times New Roman" w:hAnsi="Times New Roman" w:cs="Times New Roman"/>
          <w:i/>
          <w:iCs/>
          <w:sz w:val="24"/>
          <w:szCs w:val="24"/>
        </w:rPr>
        <w:t>kilibanum</w:t>
      </w:r>
      <w:proofErr w:type="spellEnd"/>
      <w:r w:rsidR="00BA32A7" w:rsidRPr="00EF759F">
        <w:rPr>
          <w:rFonts w:ascii="Times New Roman" w:hAnsi="Times New Roman" w:cs="Times New Roman"/>
          <w:sz w:val="24"/>
          <w:szCs w:val="24"/>
        </w:rPr>
        <w:t xml:space="preserve"> and ‘</w:t>
      </w:r>
      <w:proofErr w:type="spellStart"/>
      <w:r w:rsidR="00BA32A7" w:rsidRPr="00EF759F">
        <w:rPr>
          <w:rFonts w:ascii="Times New Roman" w:hAnsi="Times New Roman" w:cs="Times New Roman"/>
          <w:sz w:val="24"/>
          <w:szCs w:val="24"/>
        </w:rPr>
        <w:t>Turiani</w:t>
      </w:r>
      <w:proofErr w:type="spellEnd"/>
      <w:r w:rsidR="00BA32A7" w:rsidRPr="00EF759F">
        <w:rPr>
          <w:rFonts w:ascii="Times New Roman" w:hAnsi="Times New Roman" w:cs="Times New Roman"/>
          <w:sz w:val="24"/>
          <w:szCs w:val="24"/>
        </w:rPr>
        <w:t xml:space="preserve">’, and </w:t>
      </w:r>
      <w:r w:rsidR="00BA32A7" w:rsidRPr="00EF759F">
        <w:rPr>
          <w:rFonts w:ascii="Times New Roman" w:hAnsi="Times New Roman" w:cs="Times New Roman"/>
          <w:i/>
          <w:iCs/>
          <w:sz w:val="24"/>
          <w:szCs w:val="24"/>
        </w:rPr>
        <w:t xml:space="preserve">S. </w:t>
      </w:r>
      <w:proofErr w:type="spellStart"/>
      <w:r w:rsidR="00BA32A7" w:rsidRPr="00EF759F">
        <w:rPr>
          <w:rFonts w:ascii="Times New Roman" w:hAnsi="Times New Roman" w:cs="Times New Roman"/>
          <w:i/>
          <w:iCs/>
          <w:sz w:val="24"/>
          <w:szCs w:val="24"/>
        </w:rPr>
        <w:t>nyasalandicum</w:t>
      </w:r>
      <w:proofErr w:type="spellEnd"/>
      <w:r w:rsidR="00056A3C" w:rsidRPr="00EF759F">
        <w:rPr>
          <w:rFonts w:ascii="Times New Roman" w:hAnsi="Times New Roman" w:cs="Times New Roman"/>
          <w:i/>
          <w:iCs/>
          <w:sz w:val="24"/>
          <w:szCs w:val="24"/>
        </w:rPr>
        <w:t xml:space="preserve"> </w:t>
      </w:r>
      <w:r w:rsidR="00056A3C" w:rsidRPr="00EF759F">
        <w:rPr>
          <w:rFonts w:ascii="Times New Roman" w:hAnsi="Times New Roman" w:cs="Times New Roman"/>
          <w:sz w:val="24"/>
          <w:szCs w:val="24"/>
        </w:rPr>
        <w:t>(which appears to be restricted to higher altitudes)(</w:t>
      </w:r>
      <w:proofErr w:type="spellStart"/>
      <w:r w:rsidR="00056A3C" w:rsidRPr="00EF759F">
        <w:rPr>
          <w:rFonts w:ascii="Times New Roman" w:hAnsi="Times New Roman" w:cs="Times New Roman"/>
          <w:sz w:val="24"/>
          <w:szCs w:val="24"/>
        </w:rPr>
        <w:t>Hausermann</w:t>
      </w:r>
      <w:proofErr w:type="spellEnd"/>
      <w:r w:rsidR="00056A3C" w:rsidRPr="00EF759F">
        <w:rPr>
          <w:rFonts w:ascii="Times New Roman" w:hAnsi="Times New Roman" w:cs="Times New Roman"/>
          <w:sz w:val="24"/>
          <w:szCs w:val="24"/>
        </w:rPr>
        <w:t xml:space="preserve"> 1966)</w:t>
      </w:r>
      <w:r w:rsidR="00BA32A7" w:rsidRPr="00EF759F">
        <w:rPr>
          <w:rFonts w:ascii="Times New Roman" w:hAnsi="Times New Roman" w:cs="Times New Roman"/>
          <w:i/>
          <w:iCs/>
          <w:sz w:val="24"/>
          <w:szCs w:val="24"/>
        </w:rPr>
        <w:t xml:space="preserve"> </w:t>
      </w:r>
      <w:r w:rsidR="001A5838" w:rsidRPr="00EF759F">
        <w:rPr>
          <w:rFonts w:ascii="Times New Roman" w:hAnsi="Times New Roman" w:cs="Times New Roman"/>
          <w:i/>
          <w:iCs/>
          <w:sz w:val="24"/>
          <w:szCs w:val="24"/>
        </w:rPr>
        <w:fldChar w:fldCharType="begin" w:fldLock="1"/>
      </w:r>
      <w:r w:rsidR="00262BE6" w:rsidRPr="00EF759F">
        <w:rPr>
          <w:rFonts w:ascii="Times New Roman" w:hAnsi="Times New Roman" w:cs="Times New Roman"/>
          <w:i/>
          <w:iCs/>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0)","plainTextFormattedCitation":"(10)","previouslyFormattedCitation":"(10)"},"properties":{"noteIndex":0},"schema":"https://github.com/citation-style-language/schema/raw/master/csl-citation.json"}</w:instrText>
      </w:r>
      <w:r w:rsidR="001A5838" w:rsidRPr="00EF759F">
        <w:rPr>
          <w:rFonts w:ascii="Times New Roman" w:hAnsi="Times New Roman" w:cs="Times New Roman"/>
          <w:i/>
          <w:iCs/>
          <w:sz w:val="24"/>
          <w:szCs w:val="24"/>
        </w:rPr>
        <w:fldChar w:fldCharType="separate"/>
      </w:r>
      <w:r w:rsidR="00BA32A7" w:rsidRPr="00EF759F">
        <w:rPr>
          <w:rFonts w:ascii="Times New Roman" w:hAnsi="Times New Roman" w:cs="Times New Roman"/>
          <w:iCs/>
          <w:noProof/>
          <w:sz w:val="24"/>
          <w:szCs w:val="24"/>
        </w:rPr>
        <w:t>(10)</w:t>
      </w:r>
      <w:r w:rsidR="001A5838" w:rsidRPr="00EF759F">
        <w:rPr>
          <w:rFonts w:ascii="Times New Roman" w:hAnsi="Times New Roman" w:cs="Times New Roman"/>
          <w:i/>
          <w:iCs/>
          <w:sz w:val="24"/>
          <w:szCs w:val="24"/>
        </w:rPr>
        <w:fldChar w:fldCharType="end"/>
      </w:r>
      <w:r w:rsidR="00BA32A7" w:rsidRPr="00EF759F">
        <w:rPr>
          <w:rFonts w:ascii="Times New Roman" w:hAnsi="Times New Roman" w:cs="Times New Roman"/>
          <w:i/>
          <w:iCs/>
          <w:sz w:val="24"/>
          <w:szCs w:val="24"/>
        </w:rPr>
        <w:t>.</w:t>
      </w:r>
      <w:r w:rsidR="00BA32A7" w:rsidRPr="00EF759F">
        <w:rPr>
          <w:rFonts w:ascii="Times New Roman" w:hAnsi="Times New Roman" w:cs="Times New Roman"/>
          <w:sz w:val="24"/>
          <w:szCs w:val="24"/>
        </w:rPr>
        <w:t xml:space="preserve">  </w:t>
      </w:r>
      <w:r w:rsidR="00664FBF" w:rsidRPr="00EF759F">
        <w:rPr>
          <w:rFonts w:ascii="Times New Roman" w:hAnsi="Times New Roman" w:cs="Times New Roman"/>
          <w:sz w:val="24"/>
          <w:szCs w:val="24"/>
        </w:rPr>
        <w:t xml:space="preserve">Studies also indicated the </w:t>
      </w:r>
      <w:r w:rsidR="00DD3217" w:rsidRPr="00EF759F">
        <w:rPr>
          <w:rFonts w:ascii="Times New Roman" w:hAnsi="Times New Roman" w:cs="Times New Roman"/>
          <w:sz w:val="24"/>
          <w:szCs w:val="24"/>
        </w:rPr>
        <w:t xml:space="preserve">influence </w:t>
      </w:r>
      <w:r w:rsidR="00664FBF" w:rsidRPr="00EF759F">
        <w:rPr>
          <w:rFonts w:ascii="Times New Roman" w:hAnsi="Times New Roman" w:cs="Times New Roman"/>
          <w:sz w:val="24"/>
          <w:szCs w:val="24"/>
        </w:rPr>
        <w:t xml:space="preserve">of seasonality (wet and dry) </w:t>
      </w:r>
      <w:r w:rsidR="00DD3217" w:rsidRPr="00EF759F">
        <w:rPr>
          <w:rFonts w:ascii="Times New Roman" w:hAnsi="Times New Roman" w:cs="Times New Roman"/>
          <w:sz w:val="24"/>
          <w:szCs w:val="24"/>
        </w:rPr>
        <w:t>in</w:t>
      </w:r>
      <w:r w:rsidR="00664FBF" w:rsidRPr="00EF759F">
        <w:rPr>
          <w:rFonts w:ascii="Times New Roman" w:hAnsi="Times New Roman" w:cs="Times New Roman"/>
          <w:sz w:val="24"/>
          <w:szCs w:val="24"/>
        </w:rPr>
        <w:t xml:space="preserve"> </w:t>
      </w:r>
      <w:proofErr w:type="spellStart"/>
      <w:r w:rsidR="00664FBF" w:rsidRPr="00EF759F">
        <w:rPr>
          <w:rFonts w:ascii="Times New Roman" w:hAnsi="Times New Roman" w:cs="Times New Roman"/>
          <w:i/>
          <w:iCs/>
          <w:sz w:val="24"/>
          <w:szCs w:val="24"/>
        </w:rPr>
        <w:t>Simulium</w:t>
      </w:r>
      <w:proofErr w:type="spellEnd"/>
      <w:r w:rsidR="00664FBF" w:rsidRPr="00EF759F">
        <w:rPr>
          <w:rFonts w:ascii="Times New Roman" w:hAnsi="Times New Roman" w:cs="Times New Roman"/>
          <w:sz w:val="24"/>
          <w:szCs w:val="24"/>
        </w:rPr>
        <w:t xml:space="preserve"> </w:t>
      </w:r>
      <w:r w:rsidR="00DD3217" w:rsidRPr="00EF759F">
        <w:rPr>
          <w:rFonts w:ascii="Times New Roman" w:hAnsi="Times New Roman" w:cs="Times New Roman"/>
          <w:sz w:val="24"/>
          <w:szCs w:val="24"/>
        </w:rPr>
        <w:t xml:space="preserve">complex </w:t>
      </w:r>
      <w:r w:rsidR="00664FBF" w:rsidRPr="00EF759F">
        <w:rPr>
          <w:rFonts w:ascii="Times New Roman" w:hAnsi="Times New Roman" w:cs="Times New Roman"/>
          <w:sz w:val="24"/>
          <w:szCs w:val="24"/>
        </w:rPr>
        <w:t xml:space="preserve">abundancy and transmission intensity, </w:t>
      </w:r>
      <w:r w:rsidR="009E7B26" w:rsidRPr="00EF759F">
        <w:rPr>
          <w:rFonts w:ascii="Times New Roman" w:hAnsi="Times New Roman" w:cs="Times New Roman"/>
          <w:sz w:val="24"/>
          <w:szCs w:val="24"/>
        </w:rPr>
        <w:t xml:space="preserve">which </w:t>
      </w:r>
      <w:r w:rsidR="00664FBF" w:rsidRPr="00EF759F">
        <w:rPr>
          <w:rFonts w:ascii="Times New Roman" w:hAnsi="Times New Roman" w:cs="Times New Roman"/>
          <w:sz w:val="24"/>
          <w:szCs w:val="24"/>
        </w:rPr>
        <w:t xml:space="preserve">are important </w:t>
      </w:r>
      <w:r w:rsidR="00DD3217" w:rsidRPr="00EF759F">
        <w:rPr>
          <w:rFonts w:ascii="Times New Roman" w:hAnsi="Times New Roman" w:cs="Times New Roman"/>
          <w:sz w:val="24"/>
          <w:szCs w:val="24"/>
        </w:rPr>
        <w:t>indices</w:t>
      </w:r>
      <w:r w:rsidR="00664FBF" w:rsidRPr="00EF759F">
        <w:rPr>
          <w:rFonts w:ascii="Times New Roman" w:hAnsi="Times New Roman" w:cs="Times New Roman"/>
          <w:sz w:val="24"/>
          <w:szCs w:val="24"/>
        </w:rPr>
        <w:t xml:space="preserve"> </w:t>
      </w:r>
      <w:r w:rsidR="00F1273B" w:rsidRPr="00EF759F">
        <w:rPr>
          <w:rFonts w:ascii="Times New Roman" w:hAnsi="Times New Roman" w:cs="Times New Roman"/>
          <w:sz w:val="24"/>
          <w:szCs w:val="24"/>
        </w:rPr>
        <w:t xml:space="preserve">in </w:t>
      </w:r>
      <w:r w:rsidR="009E7B26" w:rsidRPr="00EF759F">
        <w:rPr>
          <w:rFonts w:ascii="Times New Roman" w:hAnsi="Times New Roman" w:cs="Times New Roman"/>
          <w:sz w:val="24"/>
          <w:szCs w:val="24"/>
        </w:rPr>
        <w:t>control efforts (seasonality, breeding microhabitats)</w:t>
      </w:r>
      <w:r w:rsidR="000700D1"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664FBF" w:rsidRPr="00EF759F">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664FBF" w:rsidRPr="00EF759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F1273B" w:rsidRPr="00EF759F">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0)","plainTextFormattedCitation":"(10)","previouslyFormattedCitation":"(1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664FBF" w:rsidRPr="00EF759F">
        <w:rPr>
          <w:rFonts w:ascii="Times New Roman" w:hAnsi="Times New Roman" w:cs="Times New Roman"/>
          <w:noProof/>
          <w:sz w:val="24"/>
          <w:szCs w:val="24"/>
        </w:rPr>
        <w:t>(10)</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 xml:space="preserve">. </w:t>
      </w:r>
      <w:r w:rsidR="000700D1" w:rsidRPr="00EF759F">
        <w:rPr>
          <w:rFonts w:ascii="Times New Roman" w:hAnsi="Times New Roman" w:cs="Times New Roman"/>
          <w:sz w:val="24"/>
          <w:szCs w:val="24"/>
        </w:rPr>
        <w:t>R</w:t>
      </w:r>
      <w:r w:rsidR="009E7B26" w:rsidRPr="00EF759F">
        <w:rPr>
          <w:rFonts w:ascii="Times New Roman" w:hAnsi="Times New Roman" w:cs="Times New Roman"/>
          <w:sz w:val="24"/>
          <w:szCs w:val="24"/>
        </w:rPr>
        <w:t xml:space="preserve">ecent </w:t>
      </w:r>
      <w:r w:rsidR="000700D1" w:rsidRPr="00EF759F">
        <w:rPr>
          <w:rFonts w:ascii="Times New Roman" w:hAnsi="Times New Roman" w:cs="Times New Roman"/>
          <w:sz w:val="24"/>
          <w:szCs w:val="24"/>
        </w:rPr>
        <w:t xml:space="preserve">entomological </w:t>
      </w:r>
      <w:r w:rsidR="009E7B26" w:rsidRPr="00EF759F">
        <w:rPr>
          <w:rFonts w:ascii="Times New Roman" w:hAnsi="Times New Roman" w:cs="Times New Roman"/>
          <w:sz w:val="24"/>
          <w:szCs w:val="24"/>
        </w:rPr>
        <w:t xml:space="preserve">surveillance highlights that some breeding sites are in </w:t>
      </w:r>
      <w:r w:rsidR="000700D1" w:rsidRPr="00EF759F">
        <w:rPr>
          <w:rFonts w:ascii="Times New Roman" w:hAnsi="Times New Roman" w:cs="Times New Roman"/>
          <w:sz w:val="24"/>
          <w:szCs w:val="24"/>
        </w:rPr>
        <w:t>hard</w:t>
      </w:r>
      <w:r w:rsidR="009E7B26" w:rsidRPr="00EF759F">
        <w:rPr>
          <w:rFonts w:ascii="Times New Roman" w:hAnsi="Times New Roman" w:cs="Times New Roman"/>
          <w:sz w:val="24"/>
          <w:szCs w:val="24"/>
        </w:rPr>
        <w:t xml:space="preserve">-to-reach </w:t>
      </w:r>
      <w:r w:rsidR="000700D1" w:rsidRPr="00EF759F">
        <w:rPr>
          <w:rFonts w:ascii="Times New Roman" w:hAnsi="Times New Roman" w:cs="Times New Roman"/>
          <w:sz w:val="24"/>
          <w:szCs w:val="24"/>
        </w:rPr>
        <w:t>areas</w:t>
      </w:r>
      <w:r w:rsidR="009E7B26" w:rsidRPr="00EF759F">
        <w:rPr>
          <w:rFonts w:ascii="Times New Roman" w:hAnsi="Times New Roman" w:cs="Times New Roman"/>
          <w:sz w:val="24"/>
          <w:szCs w:val="24"/>
        </w:rPr>
        <w:t xml:space="preserve">, making </w:t>
      </w:r>
      <w:r w:rsidR="000700D1" w:rsidRPr="00EF759F">
        <w:rPr>
          <w:rFonts w:ascii="Times New Roman" w:hAnsi="Times New Roman" w:cs="Times New Roman"/>
          <w:sz w:val="24"/>
          <w:szCs w:val="24"/>
        </w:rPr>
        <w:t xml:space="preserve">it </w:t>
      </w:r>
      <w:proofErr w:type="spellStart"/>
      <w:r w:rsidR="000700D1" w:rsidRPr="00EF759F">
        <w:rPr>
          <w:rFonts w:ascii="Times New Roman" w:hAnsi="Times New Roman" w:cs="Times New Roman"/>
          <w:sz w:val="24"/>
          <w:szCs w:val="24"/>
        </w:rPr>
        <w:t>difficulty</w:t>
      </w:r>
      <w:proofErr w:type="spellEnd"/>
      <w:r w:rsidR="000700D1" w:rsidRPr="00EF759F">
        <w:rPr>
          <w:rFonts w:ascii="Times New Roman" w:hAnsi="Times New Roman" w:cs="Times New Roman"/>
          <w:sz w:val="24"/>
          <w:szCs w:val="24"/>
        </w:rPr>
        <w:t xml:space="preserve"> for </w:t>
      </w:r>
      <w:r w:rsidR="009E7B26" w:rsidRPr="00EF759F">
        <w:rPr>
          <w:rFonts w:ascii="Times New Roman" w:hAnsi="Times New Roman" w:cs="Times New Roman"/>
          <w:sz w:val="24"/>
          <w:szCs w:val="24"/>
        </w:rPr>
        <w:t xml:space="preserve">mapping and delivery of larvicides </w:t>
      </w:r>
      <w:r w:rsidR="000700D1" w:rsidRPr="00EF759F">
        <w:rPr>
          <w:rFonts w:ascii="Times New Roman" w:hAnsi="Times New Roman" w:cs="Times New Roman"/>
          <w:sz w:val="24"/>
          <w:szCs w:val="24"/>
        </w:rPr>
        <w:t xml:space="preserve">and calls for innovative </w:t>
      </w:r>
      <w:r w:rsidR="009E7B26" w:rsidRPr="00EF759F">
        <w:rPr>
          <w:rFonts w:ascii="Times New Roman" w:hAnsi="Times New Roman" w:cs="Times New Roman"/>
          <w:sz w:val="24"/>
          <w:szCs w:val="24"/>
        </w:rPr>
        <w:t xml:space="preserve">mapping </w:t>
      </w:r>
      <w:r w:rsidR="000700D1" w:rsidRPr="00EF759F">
        <w:rPr>
          <w:rFonts w:ascii="Times New Roman" w:hAnsi="Times New Roman" w:cs="Times New Roman"/>
          <w:sz w:val="24"/>
          <w:szCs w:val="24"/>
        </w:rPr>
        <w:t>approaches</w:t>
      </w:r>
      <w:r w:rsidR="009E7B26"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86/s42269-023-01016-x","ISSN":"2522-8307","abstract":"&lt;p&gt; Despite the ongoing onchocerciasis control program that has been in place in Mahenge for more than two decades using the Community Directed Treatment with Ivermectin (CDTI) strategy, the persistent transmission of onchocerciasis has been observed, proving that CDTI alone is unable to interrupt the transmission. This letter aims to highlight how drone-based remote sensing technology can be utilized for  &lt;italic&gt;Simulium&lt;/italic&gt;  surveillance and control in Mahenge and suggest measures that can be employed to initiate the vector control intervention using the proposed technology in Mahenge. The drone-based technology in Mahenge could assist in the identification of  &lt;italic&gt;Simulium&lt;/italic&gt;  breeding sites even in inaccessible parts of rivers and streams, mapping the microenvironmental composition, and suggesting potential control measures, including whether to apply larviciding using drones or where the ground control effort of slashing and clearing should be prioritized. Therefore, now is an opportune time to combine CDTI and  &lt;italic&gt;Simulium&lt;/italic&gt;  control interventions to achieve sustainable onchocerciasis control in Mahenge. &lt;/p&gt;","author":[{"dropping-particle":"","family":"Mushi","given":"Vivian","non-dropping-particle":"","parse-names":false,"suffix":""}],"container-title":"Bulletin of the National Research Centre","id":"ITEM-1","issue":"1","issued":{"date-parts":[["2023","3","7"]]},"page":"38","title":"Simulium surveillance and control in Mahenge, Tanzania: time to think bigger and utilize drone-based remote sensing technology","type":"article-journal","volume":"47"},"uris":["http://www.mendeley.com/documents/?uuid=e127af7c-f158-37ff-b83d-bc2f6dc2d702"]}],"mendeley":{"formattedCitation":"(16)","plainTextFormattedCitation":"(16)","previouslyFormattedCitation":"(1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6)</w:t>
      </w:r>
      <w:r w:rsidR="001A5838" w:rsidRPr="00EF759F">
        <w:rPr>
          <w:rFonts w:ascii="Times New Roman" w:hAnsi="Times New Roman" w:cs="Times New Roman"/>
          <w:sz w:val="24"/>
          <w:szCs w:val="24"/>
        </w:rPr>
        <w:fldChar w:fldCharType="end"/>
      </w:r>
      <w:r w:rsidR="00262BE6" w:rsidRPr="00EF759F">
        <w:rPr>
          <w:rFonts w:ascii="Times New Roman" w:hAnsi="Times New Roman" w:cs="Times New Roman"/>
          <w:sz w:val="24"/>
          <w:szCs w:val="24"/>
        </w:rPr>
        <w:t>.</w:t>
      </w:r>
    </w:p>
    <w:p w14:paraId="3F5323C1"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Interventions and outcomes</w:t>
      </w:r>
    </w:p>
    <w:p w14:paraId="738F874A" w14:textId="77777777" w:rsidR="009E7B26"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sz w:val="24"/>
          <w:szCs w:val="24"/>
        </w:rPr>
        <w:t>Evidence from Tanzanian foci (</w:t>
      </w:r>
      <w:proofErr w:type="spellStart"/>
      <w:r w:rsidRPr="00EF759F">
        <w:rPr>
          <w:rFonts w:ascii="Times New Roman" w:hAnsi="Times New Roman" w:cs="Times New Roman"/>
          <w:sz w:val="24"/>
          <w:szCs w:val="24"/>
        </w:rPr>
        <w:t>Tukuyu</w:t>
      </w:r>
      <w:proofErr w:type="spellEnd"/>
      <w:r w:rsidRPr="00EF759F">
        <w:rPr>
          <w:rFonts w:ascii="Times New Roman" w:hAnsi="Times New Roman" w:cs="Times New Roman"/>
          <w:sz w:val="24"/>
          <w:szCs w:val="24"/>
        </w:rPr>
        <w:t>)</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4314/thrb.v9i1.14287","ISSN":"0856-6496","author":[{"dropping-particle":"","family":"Kalinga","given":"A K","non-dropping-particle":"","parse-names":false,"suffix":""},{"dropping-particle":"","family":"Mweya","given":"C N","non-dropping-particle":"","parse-names":false,"suffix":""},{"dropping-particle":"","family":"Barro","given":"T","non-dropping-particle":"","parse-names":false,"suffix":""},{"dropping-particle":"","family":"Maegga","given":"B T","non-dropping-particle":"","parse-names":false,"suffix":""}],"container-title":"Tanzania Journal of Health Research","id":"ITEM-1","issue":"1","issued":{"date-parts":[["2007","6","7"]]},"title":"Susceptibility of &amp;lt;i&amp;gt;Simulium damnosum&amp;lt;/i&amp;gt; complex larvae to temephos in the Tukuyu onchocerciasis focus, southwest Tanzania","type":"article-journal","volume":"9"},"uris":["http://www.mendeley.com/documents/?uuid=3ce785d9-b0bb-326d-8d95-b59e151a2cb0"]}],"mendeley":{"formattedCitation":"(17)","plainTextFormattedCitation":"(17)","previouslyFormattedCitation":"(1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7)</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and </w:t>
      </w:r>
      <w:r w:rsidR="00056751" w:rsidRPr="00EF759F">
        <w:rPr>
          <w:rFonts w:ascii="Times New Roman" w:hAnsi="Times New Roman" w:cs="Times New Roman"/>
          <w:sz w:val="24"/>
          <w:szCs w:val="24"/>
        </w:rPr>
        <w:t>other</w:t>
      </w:r>
      <w:r w:rsidRPr="00EF759F">
        <w:rPr>
          <w:rFonts w:ascii="Times New Roman" w:hAnsi="Times New Roman" w:cs="Times New Roman"/>
          <w:sz w:val="24"/>
          <w:szCs w:val="24"/>
        </w:rPr>
        <w:t xml:space="preserve"> African programs shows </w:t>
      </w:r>
      <w:r w:rsidR="00056751" w:rsidRPr="00EF759F">
        <w:rPr>
          <w:rFonts w:ascii="Times New Roman" w:hAnsi="Times New Roman" w:cs="Times New Roman"/>
          <w:sz w:val="24"/>
          <w:szCs w:val="24"/>
        </w:rPr>
        <w:t xml:space="preserve">that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can substantially reduce larval densities and biting rates</w:t>
      </w:r>
      <w:r w:rsidR="00C07F79" w:rsidRPr="00EF759F">
        <w:rPr>
          <w:rFonts w:ascii="Times New Roman" w:hAnsi="Times New Roman" w:cs="Times New Roman"/>
          <w:sz w:val="24"/>
          <w:szCs w:val="24"/>
        </w:rPr>
        <w:t xml:space="preserve"> to more than 90%</w:t>
      </w:r>
      <w:r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11/j.1365-2915.2008.00725.x","ISSN":"0269-283X","abstract":"&lt;p&gt; &lt;bold&gt;Abstract&lt;/bold&gt; Cytotaxonomic identifications of larvae of members of the &lt;italic&gt;Simulium damnosum&lt;/italic&gt; Theobald (Diptera: Simuliidae) complex collected in forest zones of southeast Ghana and southwest Togo between 1977 and 1996 showed that the Djodji form of &lt;italic&gt;Simulium sanctipauli&lt;/italic&gt; Vajime &amp;amp; Dunbar, a vector of onchocerciasis, was eliminated in 1988 by larvicide operations conducted by the World Health Organization (WHO) Onchocerciasis Control Programme (OCP) in West Africa. No members of the form were identified amongst 997 larvae collected up to 8 years after systematic control operations began in February 1988. The results are discussed in relation to estimates of the numbers of samples required to certify elimination and the possibility that other members of the &lt;italic&gt;S. damnosum&lt;/italic&gt; complex were also eliminated by the OCP. &lt;/p&gt;","author":[{"dropping-particle":"","family":"CHEKE","given":"R. A.","non-dropping-particle":"","parse-names":false,"suffix":""},{"dropping-particle":"","family":"FIASORGBOR","given":"G. K.","non-dropping-particle":"","parse-names":false,"suffix":""},{"dropping-particle":"","family":"WALSH","given":"J. F.","non-dropping-particle":"","parse-names":false,"suffix":""},{"dropping-particle":"","family":"YAMEOGO","given":"L.","non-dropping-particle":"","parse-names":false,"suffix":""}],"container-title":"Medical and Veterinary Entomology","id":"ITEM-1","issue":"2","issued":{"date-parts":[["2008","6","22"]]},"page":"172-174","title":"Elimination of the Djodji form of the blackfly &lt;i&gt;Simulium sanctipauli&lt;/i&gt; sensu stricto as a result of larviciding by the WHO Onchocerciasis Control Programme in West Africa","type":"article-journal","volume":"22"},"uris":["http://www.mendeley.com/documents/?uuid=e2a4ebc7-b865-38f8-857c-6f52cadbb3f1"]}],"mendeley":{"formattedCitation":"(18)","plainTextFormattedCitation":"(18)","previouslyFormattedCitation":"(1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8)</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28/AEM.03117-20","ISSN":"1098-5336","PMID":"33741637","abstract":"Borrelia persica, transmitted by the argasid tick Ornithodoros tholozani, causes human tick-borne relapsing fever in the Middle East and Central Asia. Infection is acquired often when visiting tick-infested caves and reported to be transmitted mainly transovarially between ticks, occasionally infecting humans. To study the epidemiology of this infection, ticks were trapped in 24 caves in 12 geographic zones covering all of Israel and identified morphologically. DNA was extracted from larvae, nymphs, and adult stages from each location and PCR followed by DNA sequencing was performed to identify Borrelia infection, tick species, and tick blood meal sources. We collected 51,472 argasid ticks from 16 of 24 caves surveyed. We analyzed 2,774 O. tholozani ticks, and 72 (2.6%) from nine caves were PCR positive for B. persica Infection rates in male, female, and nymphal ticks (4.4%, 3%, and 3.2%, respectively) were higher than in larva (P &lt; 0.001), with only 3 (0.04%) positive larvae. Presence of blood meal was associated with B. persica infection in ticks (P = 0.003), and blood meals of golden jackals, red foxes, and Cairo spiny mouse were associated with infection (P ≤ 0.043). PCR survey of 402 wild mammals revealed B. persica infection with the highest rates in social voles (22%), red foxes (16%), golden jackals (8%), and Cairo spiny mice (3%). In conclusion, although transovarial tick transmission of B. persica occurs at low levels, ticks apparently acquire infection mainly from wildlife canid and rodents and may eventually transmit relapsing fever borreliosis to humans who enter their habitat.IMPORTANCEBorrelia persica is a spirochete that causes tick-borne relapsing fever in humans in an area that spans from India to the Mediterranean. Until now, it was thought that the soft tick vector of this infection, Ornithodoros tholozani, is also its main reservoir and it transmits B. persica mostly transovarially between tick generations. This study showed that tick infection with B. persica is associated with feeding blood from wild jackals, foxes, and rodents and that transovarial transmission is minimal. Since O. tholozani ticks are found in isolated caves and ruins, it is assumed that wild canids who migrate over long distances have a major role in the transmission of B. persica between remote tick populations, and it is then maintained locally also by rodents and eventually transferred to humans during tick bites. Prevention of human infection could be achiev…","author":[{"dropping-particle":"","family":"Kleinerman","given":"Gabriela","non-dropping-particle":"","parse-names":false,"suffix":""},{"dropping-particle":"","family":"Eshed","given":"Tom","non-dropping-particle":"","parse-names":false,"suffix":""},{"dropping-particle":"","family":"Nachum-Biala","given":"Yaarit","non-dropping-particle":"","parse-names":false,"suffix":""},{"dropping-particle":"","family":"King","given":"Roni","non-dropping-particle":"","parse-names":false,"suffix":""},{"dropping-particle":"","family":"Baneth","given":"Gad","non-dropping-particle":"","parse-names":false,"suffix":""}],"container-title":"Applied and environmental microbiology","id":"ITEM-1","issue":"11","issued":{"date-parts":[["2021","5","11"]]},"title":"Transmission of the Human Relapsing Fever Spirochete Borrelia persica by the Argasid Tick Ornithodoros tholozani Involves Blood Meals from Wildlife Animal Reservoirs and Mainly Transstadial Transfer.","type":"article-journal","volume":"87"},"uris":["http://www.mendeley.com/documents/?uuid=fca038b0-74bf-3d63-8e95-8f0a5c975fd4"]}],"mendeley":{"formattedCitation":"(19)","plainTextFormattedCitation":"(19)","previouslyFormattedCitation":"(1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9)</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0)","plainTextFormattedCitation":"(20)","previouslyFormattedCitation":"(2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0)</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16.12.029","ISSN":"0001706X","author":[{"dropping-particle":"","family":"Lakwo","given":"T.","non-dropping-particle":"","parse-names":false,"suffix":""},{"dropping-particle":"","family":"Garms","given":"R.","non-dropping-particle":"","parse-names":false,"suffix":""},{"dropping-particle":"","family":"Wamani","given":"J.","non-dropping-particle":"","parse-names":false,"suffix":""},{"dropping-particle":"","family":"Tukahebwa","given":"E.M.","non-dropping-particle":"","parse-names":false,"suffix":""},{"dropping-particle":"","family":"Byamukama","given":"E.","non-dropping-particle":"","parse-names":false,"suffix":""},{"dropping-particle":"","family":"Onapa","given":"A.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306db4ee-98c9-3155-85d2-d4372e77cbf1"]}],"mendeley":{"formattedCitation":"(21)","plainTextFormattedCitation":"(21)","previouslyFormattedCitation":"(2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371/journal.pntd.0001924","ISSN":"1935-2735","author":[{"dropping-particle":"","family":"Schwan","given":"Tom G.","non-dropping-particle":"","parse-names":false,"suffix":""},{"dropping-particle":"","family":"Anderson","given":"Jennifer M.","non-dropping-particle":"","parse-names":false,"suffix":""},{"dropping-particle":"","family":"Lopez","given":"Job E.","non-dropping-particle":"","parse-names":false,"suffix":""},{"dropping-particle":"","family":"Fischer","given":"Robert J.","non-dropping-particle":"","parse-names":false,"suffix":""},{"dropping-particle":"","family":"Raffel","given":"Sandra J.","non-dropping-particle":"","parse-names":false,"suffix":""},{"dropping-particle":"","family":"McCoy","given":"Brandi N.","non-dropping-particle":"","parse-names":false,"suffix":""},{"dropping-particle":"","family":"Safronetz","given":"David","non-dropping-particle":"","parse-names":false,"suffix":""},{"dropping-particle":"","family":"Sogoba","given":"Nafomon","non-dropping-particle":"","parse-names":false,"suffix":""},{"dropping-particle":"","family":"Maïga","given":"Ousmane","non-dropping-particle":"","parse-names":false,"suffix":""},{"dropping-particle":"","family":"Traoré","given":"Sékou F.","non-dropping-particle":"","parse-names":false,"suffix":""}],"container-title":"PLoS Neglected Tropical Diseases","id":"ITEM-1","issue":"11","issued":{"date-parts":[["2012","11","29"]]},"page":"e1924","title":"Endemic Foci of the Tick-Borne Relapsing Fever Spirochete Borrelia crocidurae in Mali, West Africa, and the Potential for Human Infection","type":"article-journal","volume":"6"},"uris":["http://www.mendeley.com/documents/?uuid=16cd4b49-e87f-3141-b8ac-d099c2fff1be"]}],"mendeley":{"formattedCitation":"(22)","plainTextFormattedCitation":"(22)","previouslyFormattedCitation":"(2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371/journal.pntd.0006702","ISSN":"1935-2735","author":[{"dropping-particle":"","family":"Jacob","given":"Benjamin G.","non-dropping-particle":"","parse-names":false,"suffix":""},{"dropping-particle":"","family":"Loum","given":"Denis","non-dropping-particle":"","parse-names":false,"suffix":""},{"dropping-particle":"","family":"Lakwo","given":"Thomson L.","non-dropping-particle":"","parse-names":false,"suffix":""},{"dropping-particle":"","family":"Katholi","given":"Charles R.","non-dropping-particle":"","parse-names":false,"suffix":""},{"dropping-particle":"","family":"Habomugisha","given":"Peace","non-dropping-particle":"","parse-names":false,"suffix":""},{"dropping-particle":"","family":"Byamukama","given":"Edson","non-dropping-particle":"","parse-names":false,"suffix":""},{"dropping-particle":"","family":"Tukahebwa","given":"Edridah","non-dropping-particle":"","parse-names":false,"suffix":""},{"dropping-particle":"","family":"Cupp","given":"Eddie W.","non-dropping-particle":"","parse-names":false,"suffix":""},{"dropping-particle":"","family":"Unnasch","given":"Thomas R.","non-dropping-particle":"","parse-names":false,"suffix":""}],"container-title":"PLOS Neglected Tropical Diseases","id":"ITEM-1","issue":"8","issued":{"date-parts":[["2018","8","27"]]},"page":"e0006702","title":"Community-directed vector control to supplement mass drug distribution for onchocerciasis elimination in the Madi mid-North focus of Northern Uganda","type":"article-journal","volume":"12"},"uris":["http://www.mendeley.com/documents/?uuid=2dda2b25-1921-3e84-85ef-a7ad3822ddc0"]}],"mendeley":{"formattedCitation":"(23)","plainTextFormattedCitation":"(23)","previouslyFormattedCitation":"(2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3)</w:t>
      </w:r>
      <w:r w:rsidR="001A5838" w:rsidRPr="00EF759F">
        <w:rPr>
          <w:rFonts w:ascii="Times New Roman" w:hAnsi="Times New Roman" w:cs="Times New Roman"/>
          <w:sz w:val="24"/>
          <w:szCs w:val="24"/>
        </w:rPr>
        <w:fldChar w:fldCharType="end"/>
      </w:r>
      <w:r w:rsidR="00156EAC" w:rsidRPr="00EF759F">
        <w:rPr>
          <w:rFonts w:ascii="Times New Roman" w:hAnsi="Times New Roman" w:cs="Times New Roman"/>
          <w:sz w:val="24"/>
          <w:szCs w:val="24"/>
        </w:rPr>
        <w:t>.</w:t>
      </w:r>
      <w:r w:rsidR="001D58E1" w:rsidRPr="00EF759F">
        <w:rPr>
          <w:rFonts w:ascii="Times New Roman" w:hAnsi="Times New Roman" w:cs="Times New Roman"/>
          <w:sz w:val="24"/>
          <w:szCs w:val="24"/>
        </w:rPr>
        <w:t xml:space="preserve"> </w:t>
      </w:r>
      <w:r w:rsidR="00C07F79" w:rsidRPr="00EF759F">
        <w:rPr>
          <w:rFonts w:ascii="Times New Roman" w:hAnsi="Times New Roman" w:cs="Times New Roman"/>
          <w:sz w:val="24"/>
          <w:szCs w:val="24"/>
        </w:rPr>
        <w:t>Studies from</w:t>
      </w:r>
      <w:r w:rsidR="001D58E1" w:rsidRPr="00EF759F">
        <w:rPr>
          <w:rFonts w:ascii="Times New Roman" w:hAnsi="Times New Roman" w:cs="Times New Roman"/>
          <w:sz w:val="24"/>
          <w:szCs w:val="24"/>
        </w:rPr>
        <w:t xml:space="preserve"> African </w:t>
      </w:r>
      <w:proofErr w:type="spellStart"/>
      <w:r w:rsidR="001D58E1" w:rsidRPr="00EF759F">
        <w:rPr>
          <w:rFonts w:ascii="Times New Roman" w:hAnsi="Times New Roman" w:cs="Times New Roman"/>
          <w:sz w:val="24"/>
          <w:szCs w:val="24"/>
        </w:rPr>
        <w:t>programmes</w:t>
      </w:r>
      <w:proofErr w:type="spellEnd"/>
      <w:r w:rsidR="001D58E1" w:rsidRPr="00EF759F">
        <w:rPr>
          <w:rFonts w:ascii="Times New Roman" w:hAnsi="Times New Roman" w:cs="Times New Roman"/>
          <w:sz w:val="24"/>
          <w:szCs w:val="24"/>
        </w:rPr>
        <w:t xml:space="preserve"> managed to eradicate onchocerciasis through ground </w:t>
      </w:r>
      <w:proofErr w:type="spellStart"/>
      <w:r w:rsidR="001D58E1"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w:t>
      </w:r>
      <w:r w:rsidR="00C07F79" w:rsidRPr="00EF759F">
        <w:rPr>
          <w:rFonts w:ascii="Times New Roman" w:hAnsi="Times New Roman" w:cs="Times New Roman"/>
          <w:sz w:val="24"/>
          <w:szCs w:val="24"/>
        </w:rPr>
        <w:t xml:space="preserve">when applied comprehensively and repeatedly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4269/ajtmh.16-0274","ISSN":"0002-9637","abstract":"&lt;p&gt; Mass treatment with ivermectin for onchocerciasis was stopped in 2012 in Abu Hamed, an isolated focus on the River Nile in northern Sudan. A 3-year posttreatment surveillance (PTS) ensued, at the end of which an evaluation was conducted in 2015 following the current World Health Organization guidelines for verification of onchocerciasis elimination. Vector black flies were collected from sentinel breeding sites and finger-prick bloodspots were collected from children ≤ 10 years of age resident in 35 communities within the focus. Polymerase chain reaction (PCR) screening of 19,191 flies from four sites for the O-150 parasite-specific marker found no flies carrying &lt;italic&gt;Onchocerca volvulus&lt;/italic&gt; larvae (0%, 95% upper confidence limit [UCL] = 0.16), and serological testing of 5,266 children identified only one Ov16 seropositive child (0.019%, 95% UCL = 0.074); whose skin snips were negative when tested by O-150 PCR assay. These results indicate that for the first time in Africa, onchocerciasis elimination has been verified after a successful PTS in Abu Hamed. &lt;/p&gt;","author":[{"dropping-particle":"","family":"Zarroug","given":"Isam M. A.","non-dropping-particle":"","parse-names":false,"suffix":""},{"dropping-particle":"","family":"Hashim","given":"Kamal","non-dropping-particle":"","parse-names":false,"suffix":""},{"dropping-particle":"","family":"ElMubark","given":"Wigdan A.","non-dropping-particle":"","parse-names":false,"suffix":""},{"dropping-particle":"","family":"Shumo","given":"Zainab A. I.","non-dropping-particle":"","parse-names":false,"suffix":""},{"dropping-particle":"","family":"Salih","given":"Kawthar A. M.","non-dropping-particle":"","parse-names":false,"suffix":""},{"dropping-particle":"","family":"ElNojomi","given":"Nuha A. A.","non-dropping-particle":"","parse-names":false,"suffix":""},{"dropping-particle":"","family":"Awad","given":"Huda A.","non-dropping-particle":"","parse-names":false,"suffix":""},{"dropping-particle":"","family":"Aziz","given":"Nabil","non-dropping-particle":"","parse-names":false,"suffix":""},{"dropping-particle":"","family":"Katabarwa","given":"Moses","non-dropping-particle":"","parse-names":false,"suffix":""},{"dropping-particle":"","family":"Hassan","given":"Hassan K.","non-dropping-particle":"","parse-names":false,"suffix":""},{"dropping-particle":"","family":"Unnasch","given":"Thomas R.","non-dropping-particle":"","parse-names":false,"suffix":""},{"dropping-particle":"","family":"Mackenzie","given":"Charles D.","non-dropping-particle":"","parse-names":false,"suffix":""},{"dropping-particle":"","family":"Richards","given":"Frank","non-dropping-particle":"","parse-names":false,"suffix":""},{"dropping-particle":"","family":"Higazi","given":"Tarig B.","non-dropping-particle":"","parse-names":false,"suffix":""}],"container-title":"The American Society of Tropical Medicine and Hygiene","id":"ITEM-1","issue":"5","issued":{"date-parts":[["2016","11","2"]]},"page":"1037-1040","title":"The First Confirmed Elimination of an Onchocerciasis Focus in Africa: Abu Hamed, Sudan","type":"article-journal","volume":"95"},"uris":["http://www.mendeley.com/documents/?uuid=d31d9e16-2eb9-324c-87cd-f8e2ff29e391"]}],"mendeley":{"formattedCitation":"(24)","plainTextFormattedCitation":"(24)","previouslyFormattedCitation":"(2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4)</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ISSN":"0042-9686","PMID":"13585062","abstract":"S. neavei, the vector of onchocerciasis, has been virtually eradicated from Kenya by larviciding measures in which DDT was used. Only a very small area remains infested and this is in the course of being treated by the Uganda medical authorities as it is part of a much larger focus occurring in that country. An account is given of the various surveys which have been carried out during the last ten years in Nyanza Province, involving 15 000 square miles (about 40 000 km(2)), and survey techniques are described. An account is given of the eradication measures carried out in North and South Nyanza, and techniques in connexion with dosing and checking operations are described. Costs for both surveys and eradication schemes are given, and minimum requirements for transport are indicated.","author":[{"dropping-particle":"","family":"McMAHON","given":"J P","non-dropping-particle":"","parse-names":false,"suffix":""},{"dropping-particle":"","family":"HIGHTON","given":"R B","non-dropping-particle":"","parse-names":false,"suffix":""},{"dropping-particle":"","family":"GOINY","given":"H","non-dropping-particle":"","parse-names":false,"suffix":""}],"container-title":"Bulletin of the World Health Organization","id":"ITEM-1","issue":"1","issued":{"date-parts":[["1958"]]},"page":"75-107","title":"The eradication of Simulium neavei from Kenya.","type":"article-journal","volume":"19"},"uris":["http://www.mendeley.com/documents/?uuid=7e111cc7-abc3-355d-9ea2-90b0d6912b53"]}],"mendeley":{"formattedCitation":"(25)","plainTextFormattedCitation":"(25)","previouslyFormattedCitation":"(2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5)</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0)","plainTextFormattedCitation":"(20)","previouslyFormattedCitation":"(2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0)</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11/j.1365-2915.2006.00603.x","ISSN":"0269-283X","PMID":"16608493","abstract":"The transmission of Onchocerca volvulus Leuckart (Spirudida: Onchocercidae) and the prospects of Simulium neavei Roubaud (Diptera: Simuliidae) vector elimination through ground larviciding were investigated in the Mpamba-Nkusi focus, western Uganda. Transmission levels and the initiated vector elimination activities were assessed to supplement the ongoing ivermectin mass distribution programme. Searches for breeding sites, adult fly catches, dissection of flies, river treatment with temephos (Abate) and a review of annual ivermectin treatment data were conducted. High levels of crab infestation with S. neavei sensu stricto immature stages were recorded; 57.9% and 100% for the Mpamba and Nyabugando river systems, respectively. The mean numbers of larvae/pupae per crab were 3.6 +/- 0.5 in the Mpamba and 20.6 +/- 1.8 in the Nyabugando systems. Pre-intervention mean biting densities were 39 and 32 flies/(man day) in 2001 and 2002, respectively, and an annual biting rate in 2001 of &gt; 14 000. The bimodal biting pattern of S. neavei s.s. consisted of two peaks; one in the morning (09.00-10.00 hours) and one in the afternoon (14.00-15.00 hours) with a mid-day lull in biting. The infection/infective rates were 13.3%/2.8% and 16.6%/2.9% in the dissected parous flies from the Mpamba and Nyabugando river systems, respectively. Out of approximately 1000 parous flies, 129 and 109 were found to be harbouring infective larvae of Onchocerca volvulus in their heads from the Mpamba and Nyabugando river systems, respectively. In spite of the &gt; 10 years of ivermectin treatment, at a mean coverage of 71.3%, infection remained relatively high. Ground larviciding with temephos (Abate) initiated in June and October 2002 had a significant impact. In the Mpamba river system there was a significant (P &lt; 0.001) reduction in positive crabs from 57.9% in 2001 to 0.06% in 2003 and a decrease in the mean number of larvae/pupae per crab from 3.6 +/- 0.5 in 2001 to 0.0007 +/- 0.0001 (P &lt; 0.002) in 2003. Similarly, in the Nyabugando river system, a significant (P &lt; 0.001) reduction in crab infestation from 100% in 2001 to 0.06% in 2003 and a decrease in the mean number of larvae/pupae per crab from 20.6 +/- 1.8 in 2001 to 0.06 +/- 0.03 in 2003. Drastic reductions were observed in the mean number of biting flies from 3 flies/h in 2001 to 0 flies/h in 2003 and the annual biting rates fell from 14,235 flies/year in 2001 to only 730 flies/year in 2003. These data suggest that substantial prog…","author":[{"dropping-particle":"","family":"Lakwo","given":"T L","non-dropping-particle":"","parse-names":false,"suffix":""},{"dropping-particle":"","family":"Ndyomugyenyi","given":"R","non-dropping-particle":"","parse-names":false,"suffix":""},{"dropping-particle":"","family":"Onapa","given":"A W","non-dropping-particle":"","parse-names":false,"suffix":""},{"dropping-particle":"","family":"Twebaze","given":"C","non-dropping-particle":"","parse-names":false,"suffix":""}],"container-title":"Medical and veterinary entomology","id":"ITEM-1","issue":"1","issued":{"date-parts":[["2006","3"]]},"page":"93-101","title":"Transmission of Onchocerca volvulus and prospects for the elimination of its vector, the blackfly Simulium neavei in the Mpamba-Nkusi focus in Western Uganda.","type":"article-journal","volume":"20"},"uris":["http://www.mendeley.com/documents/?uuid=c2a6fcdd-0ae3-3a08-905e-3de6058332d8"]}],"mendeley":{"formattedCitation":"(26)","plainTextFormattedCitation":"(26)","previouslyFormattedCitation":"(2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6)</w:t>
      </w:r>
      <w:r w:rsidR="001A5838" w:rsidRPr="00EF759F">
        <w:rPr>
          <w:rFonts w:ascii="Times New Roman" w:hAnsi="Times New Roman" w:cs="Times New Roman"/>
          <w:sz w:val="24"/>
          <w:szCs w:val="24"/>
        </w:rPr>
        <w:fldChar w:fldCharType="end"/>
      </w:r>
      <w:r w:rsidR="001D58E1" w:rsidRPr="00EF759F">
        <w:rPr>
          <w:rFonts w:ascii="Times New Roman" w:hAnsi="Times New Roman" w:cs="Times New Roman"/>
          <w:sz w:val="24"/>
          <w:szCs w:val="24"/>
        </w:rPr>
        <w:t xml:space="preserve">. </w:t>
      </w:r>
      <w:r w:rsidRPr="00EF759F">
        <w:rPr>
          <w:rFonts w:ascii="Times New Roman" w:hAnsi="Times New Roman" w:cs="Times New Roman"/>
          <w:sz w:val="24"/>
          <w:szCs w:val="24"/>
        </w:rPr>
        <w:t>However, incomplete coverage</w:t>
      </w:r>
      <w:r w:rsidR="00156EAC" w:rsidRPr="00EF759F">
        <w:rPr>
          <w:rFonts w:ascii="Times New Roman" w:hAnsi="Times New Roman" w:cs="Times New Roman"/>
          <w:sz w:val="24"/>
          <w:szCs w:val="24"/>
        </w:rPr>
        <w:t>, underdosage</w:t>
      </w:r>
      <w:r w:rsidRPr="00EF759F">
        <w:rPr>
          <w:rFonts w:ascii="Times New Roman" w:hAnsi="Times New Roman" w:cs="Times New Roman"/>
          <w:sz w:val="24"/>
          <w:szCs w:val="24"/>
        </w:rPr>
        <w:t xml:space="preserve"> or interrupted dosing</w:t>
      </w:r>
      <w:r w:rsidR="00156EAC" w:rsidRPr="00EF759F">
        <w:rPr>
          <w:rFonts w:ascii="Times New Roman" w:hAnsi="Times New Roman" w:cs="Times New Roman"/>
          <w:sz w:val="24"/>
          <w:szCs w:val="24"/>
        </w:rPr>
        <w:t xml:space="preserve"> </w:t>
      </w:r>
      <w:r w:rsidRPr="00EF759F">
        <w:rPr>
          <w:rFonts w:ascii="Times New Roman" w:hAnsi="Times New Roman" w:cs="Times New Roman"/>
          <w:sz w:val="24"/>
          <w:szCs w:val="24"/>
        </w:rPr>
        <w:t>result</w:t>
      </w:r>
      <w:r w:rsidR="00156EAC" w:rsidRPr="00EF759F">
        <w:rPr>
          <w:rFonts w:ascii="Times New Roman" w:hAnsi="Times New Roman" w:cs="Times New Roman"/>
          <w:sz w:val="24"/>
          <w:szCs w:val="24"/>
        </w:rPr>
        <w:t>ed</w:t>
      </w:r>
      <w:r w:rsidRPr="00EF759F">
        <w:rPr>
          <w:rFonts w:ascii="Times New Roman" w:hAnsi="Times New Roman" w:cs="Times New Roman"/>
          <w:sz w:val="24"/>
          <w:szCs w:val="24"/>
        </w:rPr>
        <w:t xml:space="preserve"> in recrudescence in some historical programs</w:t>
      </w:r>
      <w:r w:rsidR="006E2FBF"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author":[{"dropping-particle":"","family":"Maegga et al","given":"","non-dropping-particle":"","parse-names":false,"suffix":""}],"id":"ITEM-1","issued":{"date-parts":[["2018"]]},"publisher-place":"Dar es Salaam","title":"The vector elimination programme and subsequent recrudescence of the vector population in the Tukuyu focus of onchocerciasis in Tanzania. (Program report/unpublished). ","type":"report"},"uris":["http://www.mendeley.com/documents/?uuid=80ba0fbc-9ee7-3b6c-b554-39a01b266827"]}],"mendeley":{"formattedCitation":"(27)","plainTextFormattedCitation":"(27)","previouslyFormattedCitation":"(2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7)</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w:t>
      </w:r>
      <w:r w:rsidR="00156EAC" w:rsidRPr="00EF759F">
        <w:rPr>
          <w:rFonts w:ascii="Times New Roman" w:hAnsi="Times New Roman" w:cs="Times New Roman"/>
          <w:sz w:val="24"/>
          <w:szCs w:val="24"/>
        </w:rPr>
        <w:t>Thus, s</w:t>
      </w:r>
      <w:r w:rsidRPr="00EF759F">
        <w:rPr>
          <w:rFonts w:ascii="Times New Roman" w:hAnsi="Times New Roman" w:cs="Times New Roman"/>
          <w:sz w:val="24"/>
          <w:szCs w:val="24"/>
        </w:rPr>
        <w:t xml:space="preserve">usceptibility testing (e.g., </w:t>
      </w:r>
      <w:proofErr w:type="spellStart"/>
      <w:r w:rsidRPr="00EF759F">
        <w:rPr>
          <w:rFonts w:ascii="Times New Roman" w:hAnsi="Times New Roman" w:cs="Times New Roman"/>
          <w:sz w:val="24"/>
          <w:szCs w:val="24"/>
        </w:rPr>
        <w:t>temephos</w:t>
      </w:r>
      <w:proofErr w:type="spellEnd"/>
      <w:r w:rsidRPr="00EF759F">
        <w:rPr>
          <w:rFonts w:ascii="Times New Roman" w:hAnsi="Times New Roman" w:cs="Times New Roman"/>
          <w:sz w:val="24"/>
          <w:szCs w:val="24"/>
        </w:rPr>
        <w:t>) is</w:t>
      </w:r>
      <w:r w:rsidR="00316E7B" w:rsidRPr="00EF759F">
        <w:rPr>
          <w:rFonts w:ascii="Times New Roman" w:hAnsi="Times New Roman" w:cs="Times New Roman"/>
          <w:sz w:val="24"/>
          <w:szCs w:val="24"/>
        </w:rPr>
        <w:t xml:space="preserve"> </w:t>
      </w:r>
      <w:r w:rsidRPr="00EF759F">
        <w:rPr>
          <w:rFonts w:ascii="Times New Roman" w:hAnsi="Times New Roman" w:cs="Times New Roman"/>
          <w:sz w:val="24"/>
          <w:szCs w:val="24"/>
        </w:rPr>
        <w:t>essential where organophosphates are considered</w:t>
      </w:r>
      <w:r w:rsidR="00156EAC" w:rsidRPr="00EF759F">
        <w:rPr>
          <w:rFonts w:ascii="Times New Roman" w:hAnsi="Times New Roman" w:cs="Times New Roman"/>
          <w:sz w:val="24"/>
          <w:szCs w:val="24"/>
        </w:rPr>
        <w:t xml:space="preserve"> for </w:t>
      </w:r>
      <w:r w:rsidR="00C07F79" w:rsidRPr="00EF759F">
        <w:rPr>
          <w:rFonts w:ascii="Times New Roman" w:hAnsi="Times New Roman" w:cs="Times New Roman"/>
          <w:sz w:val="24"/>
          <w:szCs w:val="24"/>
        </w:rPr>
        <w:t>the community directed vector control</w:t>
      </w:r>
      <w:r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author":[{"dropping-particle":"","family":"MoH","given":"","non-dropping-particle":"","parse-names":false,"suffix":""}],"id":"ITEM-1","issued":{"date-parts":[["2023"]]},"publisher-place":"Dar es Salaam","title":"INTEGRATED VECTOR MANAGEMENT GUIDELINES AND STANDARD OPERATING PROCEDURES","type":"report"},"uris":["http://www.mendeley.com/documents/?uuid=11a9e88c-ca37-3e0f-b26b-3646a218ed4d"]}],"mendeley":{"formattedCitation":"(28)","plainTextFormattedCitation":"(28)","previouslyFormattedCitation":"(2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8)</w:t>
      </w:r>
      <w:r w:rsidR="001A5838" w:rsidRPr="00EF759F">
        <w:rPr>
          <w:rFonts w:ascii="Times New Roman" w:hAnsi="Times New Roman" w:cs="Times New Roman"/>
          <w:sz w:val="24"/>
          <w:szCs w:val="24"/>
        </w:rPr>
        <w:fldChar w:fldCharType="end"/>
      </w:r>
      <w:r w:rsidR="004D0BC8" w:rsidRPr="00EF759F">
        <w:rPr>
          <w:rFonts w:ascii="Times New Roman" w:hAnsi="Times New Roman" w:cs="Times New Roman"/>
          <w:sz w:val="24"/>
          <w:szCs w:val="24"/>
        </w:rPr>
        <w:t xml:space="preserve">. </w:t>
      </w:r>
      <w:r w:rsidRPr="00EF759F">
        <w:rPr>
          <w:rFonts w:ascii="Times New Roman" w:hAnsi="Times New Roman" w:cs="Times New Roman"/>
          <w:sz w:val="24"/>
          <w:szCs w:val="24"/>
        </w:rPr>
        <w:t>M</w:t>
      </w:r>
      <w:r w:rsidR="00CC59C4" w:rsidRPr="00EF759F">
        <w:rPr>
          <w:rFonts w:ascii="Times New Roman" w:hAnsi="Times New Roman" w:cs="Times New Roman"/>
          <w:sz w:val="24"/>
          <w:szCs w:val="24"/>
        </w:rPr>
        <w:t>athematical m</w:t>
      </w:r>
      <w:r w:rsidRPr="00EF759F">
        <w:rPr>
          <w:rFonts w:ascii="Times New Roman" w:hAnsi="Times New Roman" w:cs="Times New Roman"/>
          <w:sz w:val="24"/>
          <w:szCs w:val="24"/>
        </w:rPr>
        <w:t>ode</w:t>
      </w:r>
      <w:r w:rsidR="00CC59C4" w:rsidRPr="00EF759F">
        <w:rPr>
          <w:rFonts w:ascii="Times New Roman" w:hAnsi="Times New Roman" w:cs="Times New Roman"/>
          <w:sz w:val="24"/>
          <w:szCs w:val="24"/>
        </w:rPr>
        <w:t>l</w:t>
      </w:r>
      <w:r w:rsidRPr="00EF759F">
        <w:rPr>
          <w:rFonts w:ascii="Times New Roman" w:hAnsi="Times New Roman" w:cs="Times New Roman"/>
          <w:sz w:val="24"/>
          <w:szCs w:val="24"/>
        </w:rPr>
        <w:t>ling</w:t>
      </w:r>
      <w:r w:rsidR="002D79EF" w:rsidRPr="00EF759F">
        <w:rPr>
          <w:rFonts w:ascii="Times New Roman" w:hAnsi="Times New Roman" w:cs="Times New Roman"/>
          <w:sz w:val="24"/>
          <w:szCs w:val="24"/>
        </w:rPr>
        <w:t xml:space="preserve"> </w:t>
      </w:r>
      <w:r w:rsidR="00CC59C4" w:rsidRPr="00EF759F">
        <w:rPr>
          <w:rFonts w:ascii="Times New Roman" w:hAnsi="Times New Roman" w:cs="Times New Roman"/>
          <w:sz w:val="24"/>
          <w:szCs w:val="24"/>
        </w:rPr>
        <w:t>has</w:t>
      </w:r>
      <w:r w:rsidRPr="00EF759F">
        <w:rPr>
          <w:rFonts w:ascii="Times New Roman" w:hAnsi="Times New Roman" w:cs="Times New Roman"/>
          <w:sz w:val="24"/>
          <w:szCs w:val="24"/>
        </w:rPr>
        <w:t xml:space="preserve"> suggest</w:t>
      </w:r>
      <w:r w:rsidR="00CC59C4" w:rsidRPr="00EF759F">
        <w:rPr>
          <w:rFonts w:ascii="Times New Roman" w:hAnsi="Times New Roman" w:cs="Times New Roman"/>
          <w:sz w:val="24"/>
          <w:szCs w:val="24"/>
        </w:rPr>
        <w:t>ed</w:t>
      </w:r>
      <w:r w:rsidRPr="00EF759F">
        <w:rPr>
          <w:rFonts w:ascii="Times New Roman" w:hAnsi="Times New Roman" w:cs="Times New Roman"/>
          <w:sz w:val="24"/>
          <w:szCs w:val="24"/>
        </w:rPr>
        <w:t xml:space="preserve"> </w:t>
      </w:r>
      <w:r w:rsidR="00C958C4" w:rsidRPr="00EF759F">
        <w:rPr>
          <w:rFonts w:ascii="Times New Roman" w:hAnsi="Times New Roman" w:cs="Times New Roman"/>
          <w:sz w:val="24"/>
          <w:szCs w:val="24"/>
        </w:rPr>
        <w:t xml:space="preserve">that, </w:t>
      </w:r>
      <w:r w:rsidRPr="00EF759F">
        <w:rPr>
          <w:rFonts w:ascii="Times New Roman" w:hAnsi="Times New Roman" w:cs="Times New Roman"/>
          <w:sz w:val="24"/>
          <w:szCs w:val="24"/>
        </w:rPr>
        <w:t>adding vector control to CDTI accelerates decline in A</w:t>
      </w:r>
      <w:r w:rsidR="00316E7B" w:rsidRPr="00EF759F">
        <w:rPr>
          <w:rFonts w:ascii="Times New Roman" w:hAnsi="Times New Roman" w:cs="Times New Roman"/>
          <w:sz w:val="24"/>
          <w:szCs w:val="24"/>
        </w:rPr>
        <w:t xml:space="preserve">nnual </w:t>
      </w:r>
      <w:proofErr w:type="spellStart"/>
      <w:r w:rsidRPr="00EF759F">
        <w:rPr>
          <w:rFonts w:ascii="Times New Roman" w:hAnsi="Times New Roman" w:cs="Times New Roman"/>
          <w:sz w:val="24"/>
          <w:szCs w:val="24"/>
        </w:rPr>
        <w:t>B</w:t>
      </w:r>
      <w:r w:rsidR="00316E7B" w:rsidRPr="00EF759F">
        <w:rPr>
          <w:rFonts w:ascii="Times New Roman" w:hAnsi="Times New Roman" w:cs="Times New Roman"/>
          <w:sz w:val="24"/>
          <w:szCs w:val="24"/>
        </w:rPr>
        <w:t>itting</w:t>
      </w:r>
      <w:proofErr w:type="spellEnd"/>
      <w:r w:rsidR="00316E7B" w:rsidRPr="00EF759F">
        <w:rPr>
          <w:rFonts w:ascii="Times New Roman" w:hAnsi="Times New Roman" w:cs="Times New Roman"/>
          <w:sz w:val="24"/>
          <w:szCs w:val="24"/>
        </w:rPr>
        <w:t xml:space="preserve"> </w:t>
      </w:r>
      <w:r w:rsidRPr="00EF759F">
        <w:rPr>
          <w:rFonts w:ascii="Times New Roman" w:hAnsi="Times New Roman" w:cs="Times New Roman"/>
          <w:sz w:val="24"/>
          <w:szCs w:val="24"/>
        </w:rPr>
        <w:t>R</w:t>
      </w:r>
      <w:r w:rsidR="00316E7B" w:rsidRPr="00EF759F">
        <w:rPr>
          <w:rFonts w:ascii="Times New Roman" w:hAnsi="Times New Roman" w:cs="Times New Roman"/>
          <w:sz w:val="24"/>
          <w:szCs w:val="24"/>
        </w:rPr>
        <w:t>ates (ABR)</w:t>
      </w:r>
      <w:r w:rsidRPr="00EF759F">
        <w:rPr>
          <w:rFonts w:ascii="Times New Roman" w:hAnsi="Times New Roman" w:cs="Times New Roman"/>
          <w:sz w:val="24"/>
          <w:szCs w:val="24"/>
        </w:rPr>
        <w:t xml:space="preserve"> and reduces time to interruption of transmission particularly in areas with persistent transmission despite good MDA coverage</w:t>
      </w:r>
      <w:r w:rsidR="00CC59C4"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4269/ajtmh.13-0112","ISSN":"0002-9637","abstract":"&lt;p&gt; Abu Hamed, Sudan, the northernmost location of onchocerciasis in the world, began community-directed treatment with ivermectin (CDTI) in 1998, with annual treatments enhanced to semiannual in 2007. We assessed the status of the parasite transmission in 2011 entomologically, parasitologically, and serologically. O-150 pool screening showed no parasite DNA in 17,537 black flies collected in 2011 (95% confidence interval upper limit [95% CI UL] = 0.023). Skin microfilariae, nodules, and signs of skin disease were absent in 536 individuals in seven local communities. Similarly, no evidence of &lt;italic&gt;Onchocerca volvulus&lt;/italic&gt; Ov16 antibodies was found in 6,756 school children ≤ 10 years (95% CI UL = 0.03%). Because this assessment of the focus meets the 2001 World Health Organization (WHO) criteria for interrupted transmission, treatment was halted in 2012, and a post-treatment surveillance period was initiated in anticipation of declaration of disease elimination in this area. We provide the first evidence in East Africa that long-term CDTI alone can interrupt transmission of onchocerciasis. &lt;/p&gt;","author":[{"dropping-particle":"","family":"Higazi","given":"Tarig B.","non-dropping-particle":"","parse-names":false,"suffix":""},{"dropping-particle":"","family":"Zarroug","given":"Isam M. A.","non-dropping-particle":"","parse-names":false,"suffix":""},{"dropping-particle":"","family":"Mohamed","given":"Hanan A.","non-dropping-particle":"","parse-names":false,"suffix":""},{"dropping-particle":"","family":"ElMubark","given":"Wigdan A.","non-dropping-particle":"","parse-names":false,"suffix":""},{"dropping-particle":"","family":"Deran","given":"Tong Chor M.","non-dropping-particle":"","parse-names":false,"suffix":""},{"dropping-particle":"","family":"Aziz","given":"Nabil","non-dropping-particle":"","parse-names":false,"suffix":""},{"dropping-particle":"","family":"Katabarwa","given":"Moses","non-dropping-particle":"","parse-names":false,"suffix":""},{"dropping-particle":"","family":"Hassan","given":"Hassan K.","non-dropping-particle":"","parse-names":false,"suffix":""},{"dropping-particle":"","family":"Unnasch","given":"Thomas R.","non-dropping-particle":"","parse-names":false,"suffix":""},{"dropping-particle":"","family":"Mackenzie","given":"Charles D.","non-dropping-particle":"","parse-names":false,"suffix":""},{"dropping-particle":"","family":"Richards","given":"Frank","non-dropping-particle":"","parse-names":false,"suffix":""},{"dropping-particle":"","family":"Hashim","given":"Kamal","non-dropping-particle":"","parse-names":false,"suffix":""}],"container-title":"The American Society of Tropical Medicine and Hygiene","id":"ITEM-1","issue":"1","issued":{"date-parts":[["2013","7","10"]]},"page":"51-57","title":"Interruption of Onchocerca volvulus Transmission in the Abu Hamed Focus, Sudan","type":"article-journal","volume":"89"},"uris":["http://www.mendeley.com/documents/?uuid=bb13a285-8da9-3678-a705-512228492020"]}],"mendeley":{"formattedCitation":"(29)","plainTextFormattedCitation":"(29)","previouslyFormattedCitation":"(2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9)</w:t>
      </w:r>
      <w:r w:rsidR="001A5838" w:rsidRPr="00EF759F">
        <w:rPr>
          <w:rFonts w:ascii="Times New Roman" w:hAnsi="Times New Roman" w:cs="Times New Roman"/>
          <w:sz w:val="24"/>
          <w:szCs w:val="24"/>
        </w:rPr>
        <w:fldChar w:fldCharType="end"/>
      </w:r>
      <w:r w:rsidR="00316E7B" w:rsidRPr="00EF759F">
        <w:rPr>
          <w:rFonts w:ascii="Times New Roman" w:hAnsi="Times New Roman" w:cs="Times New Roman"/>
          <w:sz w:val="24"/>
          <w:szCs w:val="24"/>
        </w:rPr>
        <w:t>. C</w:t>
      </w:r>
      <w:r w:rsidRPr="00EF759F">
        <w:rPr>
          <w:rFonts w:ascii="Times New Roman" w:hAnsi="Times New Roman" w:cs="Times New Roman"/>
          <w:sz w:val="24"/>
          <w:szCs w:val="24"/>
        </w:rPr>
        <w:t>ombined interventions are</w:t>
      </w:r>
      <w:r w:rsidR="009D56B1" w:rsidRPr="00EF759F">
        <w:rPr>
          <w:rFonts w:ascii="Times New Roman" w:hAnsi="Times New Roman" w:cs="Times New Roman"/>
          <w:sz w:val="24"/>
          <w:szCs w:val="24"/>
        </w:rPr>
        <w:t xml:space="preserve"> therefore</w:t>
      </w:r>
      <w:r w:rsidRPr="00EF759F">
        <w:rPr>
          <w:rFonts w:ascii="Times New Roman" w:hAnsi="Times New Roman" w:cs="Times New Roman"/>
          <w:sz w:val="24"/>
          <w:szCs w:val="24"/>
        </w:rPr>
        <w:t xml:space="preserve"> more effective than MDA alon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86/s13071-018-2864-y","ISSN":"1756-3305","PMID":"29843770","abstract":"BACKGROUND In 2012, the World Health Organization set goals for the elimination of onchocerciasis transmission by 2020 in selected African countries. Epidemiological data and mathematical modelling have indicated that elimination may not be achieved with annual ivermectin distribution in all endemic foci. Complementary and alternative treatment strategies (ATS), including vector control, will be necessary. Implementation of vector control will require that the ecology and population dynamics of Simulium damnosum (sensu lato) be carefully considered. METHODS We adapted our previous SIMuliid POPulation dynamics (SIMPOP) model to explore the impact of larvicidal insecticides on S. damnosum (s.l.) biting rates in different ecological contexts and to identify how frequently and for how long vector control should be continued to sustain substantive reductions in vector biting. SIMPOP was fitted to data from large-scale aerial larviciding trials in savannah sites (Ghana) and small-scale ground larviciding trials in forest areas (Cameroon). The model was validated against independent data from Burkina Faso/Côte d'Ivoire (savannah) and Bioko (forest). Scenario analysis explored the effects of ecological and programmatic factors such as pre-control daily biting rate (DBR) and larviciding scheme design on reductions and resurgences in biting rates. RESULTS The estimated efficacy of large-scale aerial larviciding in the savannah was greater than that of ground-based larviciding in the forest. Small changes in larvicidal efficacy can have large impacts on intervention success. At 93% larvicidal efficacy (a realistic value based on field trials), 10 consecutive weekly larvicidal treatments would reduce DBRs by 96% (e.g. from 400 to 16 bites/person/day). At 70% efficacy, and for 10 weekly applications, the DBR would decrease by 67% (e.g. from 400 to 132 bites/person/day). Larviciding is more likely to succeed in areas with lower water temperatures and where blackfly species have longer gonotrophic cycles. CONCLUSIONS Focal vector control can reduce vector biting rates in settings where a high larvicidal efficacy can be achieved and an appropriate duration and frequency of larviciding can be ensured. Future work linking SIMPOP with onchocerciasis transmission models will permit evaluation of the impact of combined anti-vectorial and anti-parasitic interventions on accelerating elimination of the disease.","author":[{"dropping-particle":"","family":"Routledge","given":"Isobel","non-dropping-particle":"","parse-names":false,"suffix":""},{"dropping-particle":"","family":"Walker","given":"Martin","non-dropping-particle":"","parse-names":false,"suffix":""},{"dropping-particle":"","family":"Cheke","given":"Robert A","non-dropping-particle":"","parse-names":false,"suffix":""},{"dropping-particle":"","family":"Bhatt","given":"Samir","non-dropping-particle":"","parse-names":false,"suffix":""},{"dropping-particle":"","family":"Nkot","given":"Pierre Baleguel","non-dropping-particle":"","parse-names":false,"suffix":""},{"dropping-particle":"","family":"Matthews","given":"Graham A","non-dropping-particle":"","parse-names":false,"suffix":""},{"dropping-particle":"","family":"Baleguel","given":"Didier","non-dropping-particle":"","parse-names":false,"suffix":""},{"dropping-particle":"","family":"Dobson","given":"Hans M","non-dropping-particle":"","parse-names":false,"suffix":""},{"dropping-particle":"","family":"Wiles","given":"Terry L","non-dropping-particle":"","parse-names":false,"suffix":""},{"dropping-particle":"","family":"Basañez","given":"Maria-Gloria","non-dropping-particle":"","parse-names":false,"suffix":""}],"container-title":"Parasites &amp; vectors","id":"ITEM-1","issue":"1","issued":{"date-parts":[["2018","5","29"]]},"page":"316","title":"Modelling the impact of larviciding on the population dynamics and biting rates of Simulium damnosum (s.l.): implications for vector control as a complementary strategy for onchocerciasis elimination in Africa.","type":"article-journal","volume":"11"},"uris":["http://www.mendeley.com/documents/?uuid=788f6356-4e9a-31a4-814a-e1f055660a41"]}],"mendeley":{"formattedCitation":"(30)","plainTextFormattedCitation":"(30)","previouslyFormattedCitation":"(3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30)</w:t>
      </w:r>
      <w:r w:rsidR="001A5838" w:rsidRPr="00EF759F">
        <w:rPr>
          <w:rFonts w:ascii="Times New Roman" w:hAnsi="Times New Roman" w:cs="Times New Roman"/>
          <w:sz w:val="24"/>
          <w:szCs w:val="24"/>
        </w:rPr>
        <w:fldChar w:fldCharType="end"/>
      </w:r>
      <w:r w:rsidR="004D0BC8" w:rsidRPr="00EF759F">
        <w:rPr>
          <w:rFonts w:ascii="Times New Roman" w:hAnsi="Times New Roman" w:cs="Times New Roman"/>
          <w:sz w:val="24"/>
          <w:szCs w:val="24"/>
        </w:rPr>
        <w:t xml:space="preserve">. </w:t>
      </w:r>
      <w:r w:rsidR="009D56B1" w:rsidRPr="00EF759F">
        <w:rPr>
          <w:rFonts w:ascii="Times New Roman" w:hAnsi="Times New Roman" w:cs="Times New Roman"/>
          <w:sz w:val="24"/>
          <w:szCs w:val="24"/>
        </w:rPr>
        <w:t xml:space="preserve">Given the ecological complexity of </w:t>
      </w:r>
      <w:proofErr w:type="spellStart"/>
      <w:r w:rsidR="009D56B1" w:rsidRPr="00EF759F">
        <w:rPr>
          <w:rFonts w:ascii="Times New Roman" w:hAnsi="Times New Roman" w:cs="Times New Roman"/>
          <w:sz w:val="24"/>
          <w:szCs w:val="24"/>
        </w:rPr>
        <w:t>Mahenge</w:t>
      </w:r>
      <w:proofErr w:type="spellEnd"/>
      <w:r w:rsidR="009D56B1" w:rsidRPr="00EF759F">
        <w:rPr>
          <w:rFonts w:ascii="Times New Roman" w:hAnsi="Times New Roman" w:cs="Times New Roman"/>
          <w:sz w:val="24"/>
          <w:szCs w:val="24"/>
        </w:rPr>
        <w:t>, s</w:t>
      </w:r>
      <w:r w:rsidR="004D0BC8" w:rsidRPr="00EF759F">
        <w:rPr>
          <w:rFonts w:ascii="Times New Roman" w:hAnsi="Times New Roman" w:cs="Times New Roman"/>
          <w:sz w:val="24"/>
          <w:szCs w:val="24"/>
        </w:rPr>
        <w:t>tudies propose d</w:t>
      </w:r>
      <w:r w:rsidRPr="00EF759F">
        <w:rPr>
          <w:rFonts w:ascii="Times New Roman" w:hAnsi="Times New Roman" w:cs="Times New Roman"/>
          <w:sz w:val="24"/>
          <w:szCs w:val="24"/>
        </w:rPr>
        <w:t xml:space="preserve">rone-based mapping and remote sensing </w:t>
      </w:r>
      <w:r w:rsidR="009D56B1" w:rsidRPr="00EF759F">
        <w:rPr>
          <w:rFonts w:ascii="Times New Roman" w:hAnsi="Times New Roman" w:cs="Times New Roman"/>
          <w:sz w:val="24"/>
          <w:szCs w:val="24"/>
        </w:rPr>
        <w:t>for effective mapping of hard</w:t>
      </w:r>
      <w:r w:rsidR="007E152C" w:rsidRPr="00EF759F">
        <w:rPr>
          <w:rFonts w:ascii="Times New Roman" w:hAnsi="Times New Roman" w:cs="Times New Roman"/>
          <w:sz w:val="24"/>
          <w:szCs w:val="24"/>
        </w:rPr>
        <w:t>-</w:t>
      </w:r>
      <w:r w:rsidR="009D56B1" w:rsidRPr="00EF759F">
        <w:rPr>
          <w:rFonts w:ascii="Times New Roman" w:hAnsi="Times New Roman" w:cs="Times New Roman"/>
          <w:sz w:val="24"/>
          <w:szCs w:val="24"/>
        </w:rPr>
        <w:t xml:space="preserve">reach </w:t>
      </w:r>
      <w:r w:rsidR="007E152C" w:rsidRPr="00EF759F">
        <w:rPr>
          <w:rFonts w:ascii="Times New Roman" w:hAnsi="Times New Roman" w:cs="Times New Roman"/>
          <w:sz w:val="24"/>
          <w:szCs w:val="24"/>
        </w:rPr>
        <w:t>breeding sites</w:t>
      </w:r>
      <w:r w:rsidR="004D0BC8" w:rsidRPr="00EF759F">
        <w:rPr>
          <w:rFonts w:ascii="Times New Roman" w:hAnsi="Times New Roman" w:cs="Times New Roman"/>
          <w:sz w:val="24"/>
          <w:szCs w:val="24"/>
        </w:rPr>
        <w:t>. This</w:t>
      </w:r>
      <w:r w:rsidR="007E152C" w:rsidRPr="00EF759F">
        <w:rPr>
          <w:rFonts w:ascii="Times New Roman" w:hAnsi="Times New Roman" w:cs="Times New Roman"/>
          <w:sz w:val="24"/>
          <w:szCs w:val="24"/>
        </w:rPr>
        <w:t xml:space="preserve"> will help</w:t>
      </w:r>
      <w:r w:rsidR="004D0BC8" w:rsidRPr="00EF759F">
        <w:rPr>
          <w:rFonts w:ascii="Times New Roman" w:hAnsi="Times New Roman" w:cs="Times New Roman"/>
          <w:sz w:val="24"/>
          <w:szCs w:val="24"/>
        </w:rPr>
        <w:t xml:space="preserve"> </w:t>
      </w:r>
      <w:r w:rsidR="007E152C" w:rsidRPr="00EF759F">
        <w:rPr>
          <w:rFonts w:ascii="Times New Roman" w:hAnsi="Times New Roman" w:cs="Times New Roman"/>
          <w:sz w:val="24"/>
          <w:szCs w:val="24"/>
        </w:rPr>
        <w:t>identification of</w:t>
      </w:r>
      <w:r w:rsidRPr="00EF759F">
        <w:rPr>
          <w:rFonts w:ascii="Times New Roman" w:hAnsi="Times New Roman" w:cs="Times New Roman"/>
          <w:sz w:val="24"/>
          <w:szCs w:val="24"/>
        </w:rPr>
        <w:t xml:space="preserve"> inaccessible breeding sites and</w:t>
      </w:r>
      <w:r w:rsidR="004D0BC8" w:rsidRPr="00EF759F">
        <w:rPr>
          <w:rFonts w:ascii="Times New Roman" w:hAnsi="Times New Roman" w:cs="Times New Roman"/>
          <w:sz w:val="24"/>
          <w:szCs w:val="24"/>
        </w:rPr>
        <w:t xml:space="preserve"> </w:t>
      </w:r>
      <w:r w:rsidR="007E152C" w:rsidRPr="00EF759F">
        <w:rPr>
          <w:rFonts w:ascii="Times New Roman" w:hAnsi="Times New Roman" w:cs="Times New Roman"/>
          <w:sz w:val="24"/>
          <w:szCs w:val="24"/>
        </w:rPr>
        <w:t xml:space="preserve">guide </w:t>
      </w:r>
      <w:r w:rsidRPr="00EF759F">
        <w:rPr>
          <w:rFonts w:ascii="Times New Roman" w:hAnsi="Times New Roman" w:cs="Times New Roman"/>
          <w:sz w:val="24"/>
          <w:szCs w:val="24"/>
        </w:rPr>
        <w:t>plan</w:t>
      </w:r>
      <w:r w:rsidR="007E152C" w:rsidRPr="00EF759F">
        <w:rPr>
          <w:rFonts w:ascii="Times New Roman" w:hAnsi="Times New Roman" w:cs="Times New Roman"/>
          <w:sz w:val="24"/>
          <w:szCs w:val="24"/>
        </w:rPr>
        <w:t>s</w:t>
      </w:r>
      <w:r w:rsidR="004D0BC8" w:rsidRPr="00EF759F">
        <w:rPr>
          <w:rFonts w:ascii="Times New Roman" w:hAnsi="Times New Roman" w:cs="Times New Roman"/>
          <w:sz w:val="24"/>
          <w:szCs w:val="24"/>
        </w:rPr>
        <w:t xml:space="preserve"> for</w:t>
      </w:r>
      <w:r w:rsidRPr="00EF759F">
        <w:rPr>
          <w:rFonts w:ascii="Times New Roman" w:hAnsi="Times New Roman" w:cs="Times New Roman"/>
          <w:sz w:val="24"/>
          <w:szCs w:val="24"/>
        </w:rPr>
        <w:t xml:space="preserve"> targeted interventions</w:t>
      </w:r>
      <w:r w:rsidR="007E152C"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86/s42269-023-01016-x","ISSN":"2522-8307","abstract":"&lt;p&gt; Despite the ongoing onchocerciasis control program that has been in place in Mahenge for more than two decades using the Community Directed Treatment with Ivermectin (CDTI) strategy, the persistent transmission of onchocerciasis has been observed, proving that CDTI alone is unable to interrupt the transmission. This letter aims to highlight how drone-based remote sensing technology can be utilized for  &lt;italic&gt;Simulium&lt;/italic&gt;  surveillance and control in Mahenge and suggest measures that can be employed to initiate the vector control intervention using the proposed technology in Mahenge. The drone-based technology in Mahenge could assist in the identification of  &lt;italic&gt;Simulium&lt;/italic&gt;  breeding sites even in inaccessible parts of rivers and streams, mapping the microenvironmental composition, and suggesting potential control measures, including whether to apply larviciding using drones or where the ground control effort of slashing and clearing should be prioritized. Therefore, now is an opportune time to combine CDTI and  &lt;italic&gt;Simulium&lt;/italic&gt;  control interventions to achieve sustainable onchocerciasis control in Mahenge. &lt;/p&gt;","author":[{"dropping-particle":"","family":"Mushi","given":"Vivian","non-dropping-particle":"","parse-names":false,"suffix":""}],"container-title":"Bulletin of the National Research Centre","id":"ITEM-1","issue":"1","issued":{"date-parts":[["2023","3","7"]]},"page":"38","title":"Simulium surveillance and control in Mahenge, Tanzania: time to think bigger and utilize drone-based remote sensing technology","type":"article-journal","volume":"47"},"uris":["http://www.mendeley.com/documents/?uuid=e127af7c-f158-37ff-b83d-bc2f6dc2d702"]}],"mendeley":{"formattedCitation":"(16)","plainTextFormattedCitation":"(16)","previouslyFormattedCitation":"(1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6)</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Th</w:t>
      </w:r>
      <w:r w:rsidR="007E152C" w:rsidRPr="00EF759F">
        <w:rPr>
          <w:rFonts w:ascii="Times New Roman" w:hAnsi="Times New Roman" w:cs="Times New Roman"/>
          <w:sz w:val="24"/>
          <w:szCs w:val="24"/>
        </w:rPr>
        <w:t>is</w:t>
      </w:r>
      <w:r w:rsidRPr="00EF759F">
        <w:rPr>
          <w:rFonts w:ascii="Times New Roman" w:hAnsi="Times New Roman" w:cs="Times New Roman"/>
          <w:sz w:val="24"/>
          <w:szCs w:val="24"/>
        </w:rPr>
        <w:t xml:space="preserve"> approach can reduce field search time and improve placement of ground teams</w:t>
      </w:r>
      <w:r w:rsidR="007E152C"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though drone larvicide delivery still </w:t>
      </w:r>
      <w:r w:rsidR="007E152C" w:rsidRPr="00EF759F">
        <w:rPr>
          <w:rFonts w:ascii="Times New Roman" w:hAnsi="Times New Roman" w:cs="Times New Roman"/>
          <w:sz w:val="24"/>
          <w:szCs w:val="24"/>
        </w:rPr>
        <w:t xml:space="preserve">requires </w:t>
      </w:r>
      <w:r w:rsidRPr="00EF759F">
        <w:rPr>
          <w:rFonts w:ascii="Times New Roman" w:hAnsi="Times New Roman" w:cs="Times New Roman"/>
          <w:sz w:val="24"/>
          <w:szCs w:val="24"/>
        </w:rPr>
        <w:t>experimental and regulatory and review</w:t>
      </w:r>
      <w:r w:rsidR="004D0BC8"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86/s42269-023-01016-x","ISSN":"2522-8307","abstract":"&lt;p&gt; Despite the ongoing onchocerciasis control program that has been in place in Mahenge for more than two decades using the Community Directed Treatment with Ivermectin (CDTI) strategy, the persistent transmission of onchocerciasis has been observed, proving that CDTI alone is unable to interrupt the transmission. This letter aims to highlight how drone-based remote sensing technology can be utilized for  &lt;italic&gt;Simulium&lt;/italic&gt;  surveillance and control in Mahenge and suggest measures that can be employed to initiate the vector control intervention using the proposed technology in Mahenge. The drone-based technology in Mahenge could assist in the identification of  &lt;italic&gt;Simulium&lt;/italic&gt;  breeding sites even in inaccessible parts of rivers and streams, mapping the microenvironmental composition, and suggesting potential control measures, including whether to apply larviciding using drones or where the ground control effort of slashing and clearing should be prioritized. Therefore, now is an opportune time to combine CDTI and  &lt;italic&gt;Simulium&lt;/italic&gt;  control interventions to achieve sustainable onchocerciasis control in Mahenge. &lt;/p&gt;","author":[{"dropping-particle":"","family":"Mushi","given":"Vivian","non-dropping-particle":"","parse-names":false,"suffix":""}],"container-title":"Bulletin of the National Research Centre","id":"ITEM-1","issue":"1","issued":{"date-parts":[["2023","3","7"]]},"page":"38","title":"Simulium surveillance and control in Mahenge, Tanzania: time to think bigger and utilize drone-based remote sensing technology","type":"article-journal","volume":"47"},"uris":["http://www.mendeley.com/documents/?uuid=e127af7c-f158-37ff-b83d-bc2f6dc2d702"]}],"mendeley":{"formattedCitation":"(16)","plainTextFormattedCitation":"(16)","previouslyFormattedCitation":"(1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6)</w:t>
      </w:r>
      <w:r w:rsidR="001A5838" w:rsidRPr="00EF759F">
        <w:rPr>
          <w:rFonts w:ascii="Times New Roman" w:hAnsi="Times New Roman" w:cs="Times New Roman"/>
          <w:sz w:val="24"/>
          <w:szCs w:val="24"/>
        </w:rPr>
        <w:fldChar w:fldCharType="end"/>
      </w:r>
      <w:r w:rsidR="004D0BC8" w:rsidRPr="00EF759F">
        <w:rPr>
          <w:rFonts w:ascii="Times New Roman" w:hAnsi="Times New Roman" w:cs="Times New Roman"/>
          <w:sz w:val="24"/>
          <w:szCs w:val="24"/>
        </w:rPr>
        <w:t>.</w:t>
      </w:r>
    </w:p>
    <w:p w14:paraId="64461C77"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Risk of bias and quality of evidence</w:t>
      </w:r>
    </w:p>
    <w:p w14:paraId="70BEE15C" w14:textId="77777777" w:rsidR="009E7B26" w:rsidRPr="00EF759F" w:rsidRDefault="009E7B26" w:rsidP="00622033">
      <w:pPr>
        <w:jc w:val="both"/>
        <w:rPr>
          <w:rFonts w:ascii="Times New Roman" w:hAnsi="Times New Roman" w:cs="Times New Roman"/>
          <w:sz w:val="24"/>
          <w:szCs w:val="24"/>
        </w:rPr>
      </w:pPr>
      <w:r w:rsidRPr="00EF759F">
        <w:rPr>
          <w:rFonts w:ascii="Times New Roman" w:hAnsi="Times New Roman" w:cs="Times New Roman"/>
          <w:sz w:val="24"/>
          <w:szCs w:val="24"/>
        </w:rPr>
        <w:t xml:space="preserve">Many </w:t>
      </w:r>
      <w:r w:rsidR="004D0BC8" w:rsidRPr="00EF759F">
        <w:rPr>
          <w:rFonts w:ascii="Times New Roman" w:hAnsi="Times New Roman" w:cs="Times New Roman"/>
          <w:sz w:val="24"/>
          <w:szCs w:val="24"/>
        </w:rPr>
        <w:t xml:space="preserve">of </w:t>
      </w:r>
      <w:r w:rsidRPr="00EF759F">
        <w:rPr>
          <w:rFonts w:ascii="Times New Roman" w:hAnsi="Times New Roman" w:cs="Times New Roman"/>
          <w:sz w:val="24"/>
          <w:szCs w:val="24"/>
        </w:rPr>
        <w:t xml:space="preserve">studies are observational or programmatic reports lacking controlled designs. Modelling studies </w:t>
      </w:r>
      <w:r w:rsidR="004D0BC8" w:rsidRPr="00EF759F">
        <w:rPr>
          <w:rFonts w:ascii="Times New Roman" w:hAnsi="Times New Roman" w:cs="Times New Roman"/>
          <w:sz w:val="24"/>
          <w:szCs w:val="24"/>
        </w:rPr>
        <w:t>rely</w:t>
      </w:r>
      <w:r w:rsidRPr="00EF759F">
        <w:rPr>
          <w:rFonts w:ascii="Times New Roman" w:hAnsi="Times New Roman" w:cs="Times New Roman"/>
          <w:sz w:val="24"/>
          <w:szCs w:val="24"/>
        </w:rPr>
        <w:t xml:space="preserve"> on assumptions which</w:t>
      </w:r>
      <w:r w:rsidR="007E152C" w:rsidRPr="00EF759F">
        <w:rPr>
          <w:rFonts w:ascii="Times New Roman" w:hAnsi="Times New Roman" w:cs="Times New Roman"/>
          <w:sz w:val="24"/>
          <w:szCs w:val="24"/>
        </w:rPr>
        <w:t xml:space="preserve"> do not currently consider details of the population dynamics of the vectors and</w:t>
      </w:r>
      <w:r w:rsidRPr="00EF759F">
        <w:rPr>
          <w:rFonts w:ascii="Times New Roman" w:hAnsi="Times New Roman" w:cs="Times New Roman"/>
          <w:sz w:val="24"/>
          <w:szCs w:val="24"/>
        </w:rPr>
        <w:t xml:space="preserve"> local </w:t>
      </w:r>
      <w:r w:rsidR="007E152C" w:rsidRPr="00EF759F">
        <w:rPr>
          <w:rFonts w:ascii="Times New Roman" w:hAnsi="Times New Roman" w:cs="Times New Roman"/>
          <w:sz w:val="24"/>
          <w:szCs w:val="24"/>
        </w:rPr>
        <w:t xml:space="preserve">ecological </w:t>
      </w:r>
      <w:r w:rsidRPr="00EF759F">
        <w:rPr>
          <w:rFonts w:ascii="Times New Roman" w:hAnsi="Times New Roman" w:cs="Times New Roman"/>
          <w:sz w:val="24"/>
          <w:szCs w:val="24"/>
        </w:rPr>
        <w:t xml:space="preserve">heterogeneities. </w:t>
      </w:r>
      <w:r w:rsidR="007E152C" w:rsidRPr="00EF759F">
        <w:rPr>
          <w:rFonts w:ascii="Times New Roman" w:hAnsi="Times New Roman" w:cs="Times New Roman"/>
          <w:sz w:val="24"/>
          <w:szCs w:val="24"/>
        </w:rPr>
        <w:t xml:space="preserve"> This could lead to misleading results because </w:t>
      </w:r>
      <w:proofErr w:type="spellStart"/>
      <w:r w:rsidR="007E152C" w:rsidRPr="00EF759F">
        <w:rPr>
          <w:rFonts w:ascii="Times New Roman" w:hAnsi="Times New Roman" w:cs="Times New Roman"/>
          <w:i/>
          <w:iCs/>
          <w:sz w:val="24"/>
          <w:szCs w:val="24"/>
        </w:rPr>
        <w:t>Simulium</w:t>
      </w:r>
      <w:proofErr w:type="spellEnd"/>
      <w:r w:rsidR="007E152C" w:rsidRPr="00EF759F">
        <w:rPr>
          <w:rFonts w:ascii="Times New Roman" w:hAnsi="Times New Roman" w:cs="Times New Roman"/>
          <w:sz w:val="24"/>
          <w:szCs w:val="24"/>
        </w:rPr>
        <w:t xml:space="preserve"> population dynamics and vector ecology have important effects on the implementation and outcomes of several aspects of vector </w:t>
      </w:r>
      <w:proofErr w:type="spellStart"/>
      <w:r w:rsidR="007E152C" w:rsidRPr="00EF759F">
        <w:rPr>
          <w:rFonts w:ascii="Times New Roman" w:hAnsi="Times New Roman" w:cs="Times New Roman"/>
          <w:sz w:val="24"/>
          <w:szCs w:val="24"/>
        </w:rPr>
        <w:t>contro</w:t>
      </w:r>
      <w:proofErr w:type="spellEnd"/>
      <w:r w:rsidR="00FE50D2"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bs.apar.2016.08.003","ISSN":"2163-6079","PMID":"27756456","abstract":"Human onchocerciasis (river blindness) is one of the few neglected tropical diseases (NTDs) whose control strategies have been informed by mathematical modelling. With the change in focus from elimination of the disease burden to elimination of Onchocerca volvulus, much remains to be done to refine, calibrate and validate existing models. Under the impetus of the NTD Modelling Consortium, the teams that developed EPIONCHO and ONCHOSIM have joined forces to compare and improve these frameworks to better assist ongoing elimination efforts. We review their current versions and describe how they are being used to address two key questions: (1) where can onchocerciasis be eliminated with current intervention strategies by 2020/2025? and (2) what alternative/complementary strategies could help to accelerate elimination where (1) cannot be achieved? The control and elimination of onchocerciasis from the African continent is at a crucial crossroad. The African Programme for Onchocerciasis Control closed at the end of 2015, and although a new platform for support and integration of NTD control has been launched, the disease will have to compete with a myriad of other national health priorities at a pivotal time in the road to elimination. However, never before had onchocerciasis control a better arsenal of intervention strategies as well as diagnostics. It is, therefore, timely to present two models of different geneses and modelling traditions as they come together to produce robust decision-support tools. We start by describing the structural and parametric assumptions of EPIONCHO and ONCHOSIM; we continue by summarizing the modelling of current treatment strategies with annual (or biannual) mass ivermectin distribution and introduce a number of alternative strategies, including other microfilaricidal therapies (such as moxidectin), macrofilaricidal (anti-wolbachial) treatments, focal vector control and the possibility of an onchocerciasis vaccine. We conclude by discussing challenges, opportunities and future directions.","author":[{"dropping-particle":"","family":"Basáñez","given":"M G","non-dropping-particle":"","parse-names":false,"suffix":""},{"dropping-particle":"","family":"Walker","given":"M","non-dropping-particle":"","parse-names":false,"suffix":""},{"dropping-particle":"","family":"Turner","given":"H C","non-dropping-particle":"","parse-names":false,"suffix":""},{"dropping-particle":"","family":"Coffeng","given":"L E","non-dropping-particle":"","parse-names":false,"suffix":""},{"dropping-particle":"","family":"Vlas","given":"S J","non-dropping-particle":"de","parse-names":false,"suffix":""},{"dropping-particle":"","family":"Stolk","given":"W A","non-dropping-particle":"","parse-names":false,"suffix":""}],"container-title":"Advances in parasitology","id":"ITEM-1","issued":{"date-parts":[["2016"]]},"page":"247-341","title":"River Blindness: Mathematical Models for Control and Elimination.","type":"article-journal","volume":"94"},"uris":["http://www.mendeley.com/documents/?uuid=38975681-a8a3-39d9-a09f-50561a274b63"]}],"mendeley":{"formattedCitation":"(31)","plainTextFormattedCitation":"(31)","previouslyFormattedCitation":"(3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31)</w:t>
      </w:r>
      <w:r w:rsidR="001A5838" w:rsidRPr="00EF759F">
        <w:rPr>
          <w:rFonts w:ascii="Times New Roman" w:hAnsi="Times New Roman" w:cs="Times New Roman"/>
          <w:sz w:val="24"/>
          <w:szCs w:val="24"/>
        </w:rPr>
        <w:fldChar w:fldCharType="end"/>
      </w:r>
      <w:r w:rsidR="007E152C" w:rsidRPr="00EF759F">
        <w:rPr>
          <w:rFonts w:ascii="Times New Roman" w:hAnsi="Times New Roman" w:cs="Times New Roman"/>
          <w:sz w:val="24"/>
          <w:szCs w:val="24"/>
        </w:rPr>
        <w:t xml:space="preserve">. </w:t>
      </w:r>
      <w:r w:rsidR="004D0BC8" w:rsidRPr="00EF759F">
        <w:rPr>
          <w:rFonts w:ascii="Times New Roman" w:hAnsi="Times New Roman" w:cs="Times New Roman"/>
          <w:sz w:val="24"/>
          <w:szCs w:val="24"/>
        </w:rPr>
        <w:t xml:space="preserve">Also, there is </w:t>
      </w:r>
      <w:r w:rsidRPr="00EF759F">
        <w:rPr>
          <w:rFonts w:ascii="Times New Roman" w:hAnsi="Times New Roman" w:cs="Times New Roman"/>
          <w:sz w:val="24"/>
          <w:szCs w:val="24"/>
        </w:rPr>
        <w:t xml:space="preserve">scarcity of robust, site-specific experimental evaluations of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outcomes in </w:t>
      </w:r>
      <w:r w:rsidR="004D0BC8" w:rsidRPr="00EF759F">
        <w:rPr>
          <w:rFonts w:ascii="Times New Roman" w:hAnsi="Times New Roman" w:cs="Times New Roman"/>
          <w:sz w:val="24"/>
          <w:szCs w:val="24"/>
        </w:rPr>
        <w:t xml:space="preserve">especially in </w:t>
      </w:r>
      <w:proofErr w:type="spellStart"/>
      <w:r w:rsidRPr="00EF759F">
        <w:rPr>
          <w:rFonts w:ascii="Times New Roman" w:hAnsi="Times New Roman" w:cs="Times New Roman"/>
          <w:sz w:val="24"/>
          <w:szCs w:val="24"/>
        </w:rPr>
        <w:t>Mahenge</w:t>
      </w:r>
      <w:proofErr w:type="spellEnd"/>
      <w:r w:rsidR="004D0BC8" w:rsidRPr="00EF759F">
        <w:rPr>
          <w:rFonts w:ascii="Times New Roman" w:hAnsi="Times New Roman" w:cs="Times New Roman"/>
          <w:sz w:val="24"/>
          <w:szCs w:val="24"/>
        </w:rPr>
        <w:t xml:space="preserve">. Thus, </w:t>
      </w:r>
      <w:r w:rsidRPr="00EF759F">
        <w:rPr>
          <w:rFonts w:ascii="Times New Roman" w:hAnsi="Times New Roman" w:cs="Times New Roman"/>
          <w:sz w:val="24"/>
          <w:szCs w:val="24"/>
        </w:rPr>
        <w:t xml:space="preserve">the overall quality of direct evidence for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is m</w:t>
      </w:r>
      <w:r w:rsidR="004D0BC8" w:rsidRPr="00EF759F">
        <w:rPr>
          <w:rFonts w:ascii="Times New Roman" w:hAnsi="Times New Roman" w:cs="Times New Roman"/>
          <w:sz w:val="24"/>
          <w:szCs w:val="24"/>
        </w:rPr>
        <w:t xml:space="preserve">inimal except </w:t>
      </w:r>
      <w:r w:rsidR="00FE50D2" w:rsidRPr="00EF759F">
        <w:rPr>
          <w:rFonts w:ascii="Times New Roman" w:hAnsi="Times New Roman" w:cs="Times New Roman"/>
          <w:sz w:val="24"/>
          <w:szCs w:val="24"/>
        </w:rPr>
        <w:t>that</w:t>
      </w:r>
      <w:r w:rsidR="004D0BC8"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indirect evidence from similar foci and models </w:t>
      </w:r>
      <w:r w:rsidR="00FE50D2" w:rsidRPr="00EF759F">
        <w:rPr>
          <w:rFonts w:ascii="Times New Roman" w:hAnsi="Times New Roman" w:cs="Times New Roman"/>
          <w:sz w:val="24"/>
          <w:szCs w:val="24"/>
        </w:rPr>
        <w:t>are</w:t>
      </w:r>
      <w:r w:rsidRPr="00EF759F">
        <w:rPr>
          <w:rFonts w:ascii="Times New Roman" w:hAnsi="Times New Roman" w:cs="Times New Roman"/>
          <w:sz w:val="24"/>
          <w:szCs w:val="24"/>
        </w:rPr>
        <w:t xml:space="preserve"> supportive.</w:t>
      </w:r>
    </w:p>
    <w:p w14:paraId="65D88858" w14:textId="77777777" w:rsidR="00180A36" w:rsidRPr="00EF759F" w:rsidRDefault="009E7B26" w:rsidP="00622033">
      <w:pPr>
        <w:jc w:val="both"/>
        <w:rPr>
          <w:rFonts w:ascii="Times New Roman" w:hAnsi="Times New Roman" w:cs="Times New Roman"/>
          <w:sz w:val="24"/>
          <w:szCs w:val="24"/>
        </w:rPr>
      </w:pPr>
      <w:r w:rsidRPr="00EF759F">
        <w:rPr>
          <w:rFonts w:ascii="Times New Roman" w:hAnsi="Times New Roman" w:cs="Times New Roman"/>
          <w:b/>
          <w:bCs/>
          <w:sz w:val="24"/>
          <w:szCs w:val="24"/>
        </w:rPr>
        <w:t>Discussion</w:t>
      </w:r>
      <w:r w:rsidRPr="00EF759F">
        <w:rPr>
          <w:rFonts w:ascii="Times New Roman" w:hAnsi="Times New Roman" w:cs="Times New Roman"/>
          <w:sz w:val="24"/>
          <w:szCs w:val="24"/>
        </w:rPr>
        <w:br/>
      </w:r>
      <w:proofErr w:type="spellStart"/>
      <w:r w:rsidR="006B473E" w:rsidRPr="00EF759F">
        <w:rPr>
          <w:rFonts w:ascii="Times New Roman" w:hAnsi="Times New Roman" w:cs="Times New Roman"/>
          <w:sz w:val="24"/>
          <w:szCs w:val="24"/>
        </w:rPr>
        <w:t>Mahenge</w:t>
      </w:r>
      <w:proofErr w:type="spellEnd"/>
      <w:r w:rsidR="006B473E" w:rsidRPr="00EF759F">
        <w:rPr>
          <w:rFonts w:ascii="Times New Roman" w:hAnsi="Times New Roman" w:cs="Times New Roman"/>
          <w:sz w:val="24"/>
          <w:szCs w:val="24"/>
        </w:rPr>
        <w:t xml:space="preserve"> remains an important, historically high-intensity focus of onchocerciasis in Tanzania with </w:t>
      </w:r>
      <w:proofErr w:type="spellStart"/>
      <w:r w:rsidR="006B473E" w:rsidRPr="00EF759F">
        <w:rPr>
          <w:rFonts w:ascii="Times New Roman" w:hAnsi="Times New Roman" w:cs="Times New Roman"/>
          <w:i/>
          <w:iCs/>
          <w:sz w:val="24"/>
          <w:szCs w:val="24"/>
        </w:rPr>
        <w:t>Simulium</w:t>
      </w:r>
      <w:proofErr w:type="spellEnd"/>
      <w:r w:rsidR="006B473E" w:rsidRPr="00EF759F">
        <w:rPr>
          <w:rFonts w:ascii="Times New Roman" w:hAnsi="Times New Roman" w:cs="Times New Roman"/>
          <w:i/>
          <w:iCs/>
          <w:sz w:val="24"/>
          <w:szCs w:val="24"/>
        </w:rPr>
        <w:t xml:space="preserve"> </w:t>
      </w:r>
      <w:proofErr w:type="spellStart"/>
      <w:r w:rsidR="006B473E" w:rsidRPr="00EF759F">
        <w:rPr>
          <w:rFonts w:ascii="Times New Roman" w:hAnsi="Times New Roman" w:cs="Times New Roman"/>
          <w:i/>
          <w:iCs/>
          <w:sz w:val="24"/>
          <w:szCs w:val="24"/>
        </w:rPr>
        <w:t>damnosum</w:t>
      </w:r>
      <w:proofErr w:type="spellEnd"/>
      <w:r w:rsidR="006B473E" w:rsidRPr="00EF759F">
        <w:rPr>
          <w:rFonts w:ascii="Times New Roman" w:hAnsi="Times New Roman" w:cs="Times New Roman"/>
          <w:i/>
          <w:iCs/>
          <w:sz w:val="24"/>
          <w:szCs w:val="24"/>
        </w:rPr>
        <w:t xml:space="preserve"> </w:t>
      </w:r>
      <w:proofErr w:type="spellStart"/>
      <w:r w:rsidR="006B473E" w:rsidRPr="00EF759F">
        <w:rPr>
          <w:rFonts w:ascii="Times New Roman" w:hAnsi="Times New Roman" w:cs="Times New Roman"/>
          <w:i/>
          <w:iCs/>
          <w:sz w:val="24"/>
          <w:szCs w:val="24"/>
        </w:rPr>
        <w:t>s.l.</w:t>
      </w:r>
      <w:proofErr w:type="spellEnd"/>
      <w:r w:rsidR="006B473E" w:rsidRPr="00EF759F">
        <w:rPr>
          <w:rFonts w:ascii="Times New Roman" w:hAnsi="Times New Roman" w:cs="Times New Roman"/>
          <w:sz w:val="24"/>
          <w:szCs w:val="24"/>
        </w:rPr>
        <w:t xml:space="preserve"> as the main vector; there have been long-standing challenges in interrupting transmission with ivermectin alone, particularly in remote mountain communities. </w:t>
      </w:r>
      <w:r w:rsidR="006B473E" w:rsidRPr="00EF759F">
        <w:rPr>
          <w:rFonts w:ascii="Times New Roman" w:hAnsi="Times New Roman" w:cs="Times New Roman"/>
          <w:sz w:val="24"/>
          <w:szCs w:val="24"/>
        </w:rPr>
        <w:lastRenderedPageBreak/>
        <w:t xml:space="preserve">Classic entomological work describing vector biology in </w:t>
      </w:r>
      <w:proofErr w:type="spellStart"/>
      <w:r w:rsidR="006B473E" w:rsidRPr="00EF759F">
        <w:rPr>
          <w:rFonts w:ascii="Times New Roman" w:hAnsi="Times New Roman" w:cs="Times New Roman"/>
          <w:sz w:val="24"/>
          <w:szCs w:val="24"/>
        </w:rPr>
        <w:t>Mahenge</w:t>
      </w:r>
      <w:proofErr w:type="spellEnd"/>
      <w:r w:rsidR="006B473E" w:rsidRPr="00EF759F">
        <w:rPr>
          <w:rFonts w:ascii="Times New Roman" w:hAnsi="Times New Roman" w:cs="Times New Roman"/>
          <w:sz w:val="24"/>
          <w:szCs w:val="24"/>
        </w:rPr>
        <w:t xml:space="preserve"> dates back</w:t>
      </w:r>
      <w:r w:rsidR="00683173"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BF5C75" w:rsidRPr="00EF759F">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BF5C75" w:rsidRPr="00EF759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BF5C75" w:rsidRPr="00EF759F">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0)","plainTextFormattedCitation":"(10)","previouslyFormattedCitation":"(1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BF5C75" w:rsidRPr="00EF759F">
        <w:rPr>
          <w:rFonts w:ascii="Times New Roman" w:hAnsi="Times New Roman" w:cs="Times New Roman"/>
          <w:noProof/>
          <w:sz w:val="24"/>
          <w:szCs w:val="24"/>
        </w:rPr>
        <w:t>(10)</w:t>
      </w:r>
      <w:r w:rsidR="001A5838" w:rsidRPr="00EF759F">
        <w:rPr>
          <w:rFonts w:ascii="Times New Roman" w:hAnsi="Times New Roman" w:cs="Times New Roman"/>
          <w:sz w:val="24"/>
          <w:szCs w:val="24"/>
        </w:rPr>
        <w:fldChar w:fldCharType="end"/>
      </w:r>
      <w:r w:rsidR="00180A36" w:rsidRPr="00EF759F">
        <w:rPr>
          <w:rFonts w:ascii="Times New Roman" w:hAnsi="Times New Roman" w:cs="Times New Roman"/>
          <w:sz w:val="24"/>
          <w:szCs w:val="24"/>
        </w:rPr>
        <w:t xml:space="preserve">. </w:t>
      </w:r>
      <w:r w:rsidR="00BF5C75" w:rsidRPr="00EF759F">
        <w:rPr>
          <w:rFonts w:ascii="Times New Roman" w:hAnsi="Times New Roman" w:cs="Times New Roman"/>
          <w:sz w:val="24"/>
          <w:szCs w:val="24"/>
        </w:rPr>
        <w:t>Recent</w:t>
      </w:r>
      <w:r w:rsidR="00180A36" w:rsidRPr="00EF759F">
        <w:rPr>
          <w:rFonts w:ascii="Times New Roman" w:hAnsi="Times New Roman" w:cs="Times New Roman"/>
          <w:sz w:val="24"/>
          <w:szCs w:val="24"/>
        </w:rPr>
        <w:t xml:space="preserve"> </w:t>
      </w:r>
      <w:r w:rsidR="00683173" w:rsidRPr="00EF759F">
        <w:rPr>
          <w:rFonts w:ascii="Times New Roman" w:hAnsi="Times New Roman" w:cs="Times New Roman"/>
          <w:sz w:val="24"/>
          <w:szCs w:val="24"/>
        </w:rPr>
        <w:t xml:space="preserve">call </w:t>
      </w:r>
      <w:r w:rsidR="006B473E" w:rsidRPr="00EF759F">
        <w:rPr>
          <w:rFonts w:ascii="Times New Roman" w:hAnsi="Times New Roman" w:cs="Times New Roman"/>
          <w:sz w:val="24"/>
          <w:szCs w:val="24"/>
        </w:rPr>
        <w:t xml:space="preserve">for </w:t>
      </w:r>
      <w:r w:rsidR="00683173" w:rsidRPr="00EF759F">
        <w:rPr>
          <w:rFonts w:ascii="Times New Roman" w:hAnsi="Times New Roman" w:cs="Times New Roman"/>
          <w:sz w:val="24"/>
          <w:szCs w:val="24"/>
        </w:rPr>
        <w:t xml:space="preserve">supplementing </w:t>
      </w:r>
      <w:r w:rsidR="006B473E" w:rsidRPr="00EF759F">
        <w:rPr>
          <w:rFonts w:ascii="Times New Roman" w:hAnsi="Times New Roman" w:cs="Times New Roman"/>
          <w:sz w:val="24"/>
          <w:szCs w:val="24"/>
        </w:rPr>
        <w:t xml:space="preserve">community-directed treatment with ivermectin (CDTI) </w:t>
      </w:r>
      <w:r w:rsidR="00683173" w:rsidRPr="00EF759F">
        <w:rPr>
          <w:rFonts w:ascii="Times New Roman" w:hAnsi="Times New Roman" w:cs="Times New Roman"/>
          <w:sz w:val="24"/>
          <w:szCs w:val="24"/>
        </w:rPr>
        <w:t xml:space="preserve">with vector control are </w:t>
      </w:r>
      <w:r w:rsidR="006B473E" w:rsidRPr="00EF759F">
        <w:rPr>
          <w:rFonts w:ascii="Times New Roman" w:hAnsi="Times New Roman" w:cs="Times New Roman"/>
          <w:sz w:val="24"/>
          <w:szCs w:val="24"/>
        </w:rPr>
        <w:t>aris</w:t>
      </w:r>
      <w:r w:rsidR="00683173" w:rsidRPr="00EF759F">
        <w:rPr>
          <w:rFonts w:ascii="Times New Roman" w:hAnsi="Times New Roman" w:cs="Times New Roman"/>
          <w:sz w:val="24"/>
          <w:szCs w:val="24"/>
        </w:rPr>
        <w:t>ing.</w:t>
      </w:r>
      <w:r w:rsidR="00180A36" w:rsidRPr="00EF759F">
        <w:rPr>
          <w:rFonts w:ascii="Times New Roman" w:hAnsi="Times New Roman" w:cs="Times New Roman"/>
          <w:sz w:val="24"/>
          <w:szCs w:val="24"/>
        </w:rPr>
        <w:t xml:space="preserve"> This is because, </w:t>
      </w:r>
      <w:r w:rsidR="000D52E5" w:rsidRPr="00EF759F">
        <w:rPr>
          <w:rFonts w:ascii="Times New Roman" w:hAnsi="Times New Roman" w:cs="Times New Roman"/>
          <w:sz w:val="24"/>
          <w:szCs w:val="24"/>
        </w:rPr>
        <w:t>despite</w:t>
      </w:r>
      <w:r w:rsidR="00F46BE7" w:rsidRPr="00EF759F">
        <w:rPr>
          <w:rFonts w:ascii="Times New Roman" w:hAnsi="Times New Roman" w:cs="Times New Roman"/>
          <w:sz w:val="24"/>
          <w:szCs w:val="24"/>
        </w:rPr>
        <w:t xml:space="preserve"> 25 years of annual CDTI, the prevalence of onchocerciasis and associated epilepsy remain</w:t>
      </w:r>
      <w:r w:rsidR="00BF5C75" w:rsidRPr="00EF759F">
        <w:rPr>
          <w:rFonts w:ascii="Times New Roman" w:hAnsi="Times New Roman" w:cs="Times New Roman"/>
          <w:sz w:val="24"/>
          <w:szCs w:val="24"/>
        </w:rPr>
        <w:t>s</w:t>
      </w:r>
      <w:r w:rsidR="00F46BE7" w:rsidRPr="00EF759F">
        <w:rPr>
          <w:rFonts w:ascii="Times New Roman" w:hAnsi="Times New Roman" w:cs="Times New Roman"/>
          <w:sz w:val="24"/>
          <w:szCs w:val="24"/>
        </w:rPr>
        <w:t xml:space="preserve"> to be high in rural villages of </w:t>
      </w:r>
      <w:proofErr w:type="spellStart"/>
      <w:r w:rsidR="00F46BE7" w:rsidRPr="00EF759F">
        <w:rPr>
          <w:rFonts w:ascii="Times New Roman" w:hAnsi="Times New Roman" w:cs="Times New Roman"/>
          <w:sz w:val="24"/>
          <w:szCs w:val="24"/>
        </w:rPr>
        <w:t>Mahenge</w:t>
      </w:r>
      <w:proofErr w:type="spellEnd"/>
      <w:r w:rsidR="00F46BE7"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BF5C75" w:rsidRPr="00EF759F">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96ca7d-6b7f-396b-bd57-dba166ac45c7"]}],"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BF5C75" w:rsidRPr="00EF759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00F46BE7" w:rsidRPr="00EF759F">
        <w:rPr>
          <w:rFonts w:ascii="Times New Roman" w:hAnsi="Times New Roman" w:cs="Times New Roman"/>
          <w:sz w:val="24"/>
          <w:szCs w:val="24"/>
        </w:rPr>
        <w:t>,</w:t>
      </w:r>
      <w:r w:rsidR="006B473E" w:rsidRPr="00EF759F">
        <w:rPr>
          <w:rFonts w:ascii="Times New Roman" w:hAnsi="Times New Roman" w:cs="Times New Roman"/>
          <w:sz w:val="24"/>
          <w:szCs w:val="24"/>
        </w:rPr>
        <w:t xml:space="preserve"> indicating ongoing transmission and the need to combine vector control with </w:t>
      </w:r>
      <w:r w:rsidR="00F46BE7" w:rsidRPr="00EF759F">
        <w:rPr>
          <w:rFonts w:ascii="Times New Roman" w:hAnsi="Times New Roman" w:cs="Times New Roman"/>
          <w:sz w:val="24"/>
          <w:szCs w:val="24"/>
        </w:rPr>
        <w:t xml:space="preserve">CDTI is pivotal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371/journal.pntd.0006702","ISSN":"1935-2735","author":[{"dropping-particle":"","family":"Jacob","given":"Benjamin G.","non-dropping-particle":"","parse-names":false,"suffix":""},{"dropping-particle":"","family":"Loum","given":"Denis","non-dropping-particle":"","parse-names":false,"suffix":""},{"dropping-particle":"","family":"Lakwo","given":"Thomson L.","non-dropping-particle":"","parse-names":false,"suffix":""},{"dropping-particle":"","family":"Katholi","given":"Charles R.","non-dropping-particle":"","parse-names":false,"suffix":""},{"dropping-particle":"","family":"Habomugisha","given":"Peace","non-dropping-particle":"","parse-names":false,"suffix":""},{"dropping-particle":"","family":"Byamukama","given":"Edson","non-dropping-particle":"","parse-names":false,"suffix":""},{"dropping-particle":"","family":"Tukahebwa","given":"Edridah","non-dropping-particle":"","parse-names":false,"suffix":""},{"dropping-particle":"","family":"Cupp","given":"Eddie W.","non-dropping-particle":"","parse-names":false,"suffix":""},{"dropping-particle":"","family":"Unnasch","given":"Thomas R.","non-dropping-particle":"","parse-names":false,"suffix":""}],"container-title":"PLOS Neglected Tropical Diseases","id":"ITEM-1","issue":"8","issued":{"date-parts":[["2018","8","27"]]},"page":"e0006702","title":"Community-directed vector control to supplement mass drug distribution for onchocerciasis elimination in the Madi mid-North focus of Northern Uganda","type":"article-journal","volume":"12"},"uris":["http://www.mendeley.com/documents/?uuid=2dda2b25-1921-3e84-85ef-a7ad3822ddc0"]}],"mendeley":{"formattedCitation":"(23)","plainTextFormattedCitation":"(23)","previouslyFormattedCitation":"(2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3)</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w:t>
      </w:r>
      <w:r w:rsidR="008A766F" w:rsidRPr="00EF759F">
        <w:rPr>
          <w:rFonts w:ascii="Times New Roman" w:hAnsi="Times New Roman" w:cs="Times New Roman"/>
          <w:sz w:val="24"/>
          <w:szCs w:val="24"/>
        </w:rPr>
        <w:t xml:space="preserve"> </w:t>
      </w:r>
    </w:p>
    <w:p w14:paraId="3EF396F9" w14:textId="77777777" w:rsidR="00B51FCB" w:rsidRPr="00EF759F" w:rsidRDefault="0001767A" w:rsidP="00622033">
      <w:pPr>
        <w:tabs>
          <w:tab w:val="left" w:pos="1155"/>
        </w:tabs>
        <w:jc w:val="both"/>
        <w:rPr>
          <w:rFonts w:ascii="Times New Roman" w:hAnsi="Times New Roman" w:cs="Times New Roman"/>
          <w:sz w:val="24"/>
          <w:szCs w:val="24"/>
        </w:rPr>
      </w:pPr>
      <w:r w:rsidRPr="00EF759F">
        <w:rPr>
          <w:rFonts w:ascii="Times New Roman" w:hAnsi="Times New Roman" w:cs="Times New Roman"/>
          <w:sz w:val="24"/>
          <w:szCs w:val="24"/>
        </w:rPr>
        <w:t>O</w:t>
      </w:r>
      <w:r w:rsidR="006B473E" w:rsidRPr="00EF759F">
        <w:rPr>
          <w:rFonts w:ascii="Times New Roman" w:hAnsi="Times New Roman" w:cs="Times New Roman"/>
          <w:sz w:val="24"/>
          <w:szCs w:val="24"/>
        </w:rPr>
        <w:t xml:space="preserve">perational experiences from African </w:t>
      </w:r>
      <w:proofErr w:type="spellStart"/>
      <w:r w:rsidR="006B473E" w:rsidRPr="00EF759F">
        <w:rPr>
          <w:rFonts w:ascii="Times New Roman" w:hAnsi="Times New Roman" w:cs="Times New Roman"/>
          <w:sz w:val="24"/>
          <w:szCs w:val="24"/>
        </w:rPr>
        <w:t>programmes</w:t>
      </w:r>
      <w:proofErr w:type="spellEnd"/>
      <w:r w:rsidR="006B473E"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on vector elimination to supplement the ongoing ivermectin mass distribution </w:t>
      </w:r>
      <w:proofErr w:type="spellStart"/>
      <w:r w:rsidRPr="00EF759F">
        <w:rPr>
          <w:rFonts w:ascii="Times New Roman" w:hAnsi="Times New Roman" w:cs="Times New Roman"/>
          <w:sz w:val="24"/>
          <w:szCs w:val="24"/>
        </w:rPr>
        <w:t>programme</w:t>
      </w:r>
      <w:proofErr w:type="spellEnd"/>
      <w:r w:rsidRPr="00EF759F">
        <w:rPr>
          <w:rFonts w:ascii="Times New Roman" w:hAnsi="Times New Roman" w:cs="Times New Roman"/>
          <w:sz w:val="24"/>
          <w:szCs w:val="24"/>
        </w:rPr>
        <w:t xml:space="preserve"> </w:t>
      </w:r>
      <w:r w:rsidR="006B473E" w:rsidRPr="00EF759F">
        <w:rPr>
          <w:rFonts w:ascii="Times New Roman" w:hAnsi="Times New Roman" w:cs="Times New Roman"/>
          <w:sz w:val="24"/>
          <w:szCs w:val="24"/>
        </w:rPr>
        <w:t>indicate that</w:t>
      </w:r>
      <w:r w:rsidRPr="00EF759F">
        <w:rPr>
          <w:rFonts w:ascii="Times New Roman" w:hAnsi="Times New Roman" w:cs="Times New Roman"/>
          <w:sz w:val="24"/>
          <w:szCs w:val="24"/>
        </w:rPr>
        <w:t>,</w:t>
      </w:r>
      <w:r w:rsidR="006B473E"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ground </w:t>
      </w:r>
      <w:proofErr w:type="spellStart"/>
      <w:r w:rsidR="006B473E" w:rsidRPr="00EF759F">
        <w:rPr>
          <w:rFonts w:ascii="Times New Roman" w:hAnsi="Times New Roman" w:cs="Times New Roman"/>
          <w:sz w:val="24"/>
          <w:szCs w:val="24"/>
        </w:rPr>
        <w:t>larviciding</w:t>
      </w:r>
      <w:proofErr w:type="spellEnd"/>
      <w:r w:rsidR="006B473E" w:rsidRPr="00EF759F">
        <w:rPr>
          <w:rFonts w:ascii="Times New Roman" w:hAnsi="Times New Roman" w:cs="Times New Roman"/>
          <w:sz w:val="24"/>
          <w:szCs w:val="24"/>
        </w:rPr>
        <w:t xml:space="preserve"> (targeting aquatic </w:t>
      </w:r>
      <w:proofErr w:type="spellStart"/>
      <w:r w:rsidR="006B473E" w:rsidRPr="00EF759F">
        <w:rPr>
          <w:rFonts w:ascii="Times New Roman" w:hAnsi="Times New Roman" w:cs="Times New Roman"/>
          <w:i/>
          <w:iCs/>
          <w:sz w:val="24"/>
          <w:szCs w:val="24"/>
        </w:rPr>
        <w:t>Simulium</w:t>
      </w:r>
      <w:proofErr w:type="spellEnd"/>
      <w:r w:rsidR="006B473E" w:rsidRPr="00EF759F">
        <w:rPr>
          <w:rFonts w:ascii="Times New Roman" w:hAnsi="Times New Roman" w:cs="Times New Roman"/>
          <w:sz w:val="24"/>
          <w:szCs w:val="24"/>
        </w:rPr>
        <w:t xml:space="preserve"> larvae) with organophosphates such as </w:t>
      </w:r>
      <w:proofErr w:type="spellStart"/>
      <w:r w:rsidR="006B473E" w:rsidRPr="00EF759F">
        <w:rPr>
          <w:rFonts w:ascii="Times New Roman" w:hAnsi="Times New Roman" w:cs="Times New Roman"/>
          <w:sz w:val="24"/>
          <w:szCs w:val="24"/>
        </w:rPr>
        <w:t>temephos</w:t>
      </w:r>
      <w:proofErr w:type="spellEnd"/>
      <w:r w:rsidRPr="00EF759F">
        <w:rPr>
          <w:rFonts w:ascii="Times New Roman" w:hAnsi="Times New Roman" w:cs="Times New Roman"/>
          <w:sz w:val="24"/>
          <w:szCs w:val="24"/>
        </w:rPr>
        <w:t xml:space="preserve"> (Abate</w:t>
      </w:r>
      <w:r w:rsidRPr="00EF759F">
        <w:rPr>
          <w:rFonts w:ascii="Times New Roman" w:hAnsi="Times New Roman" w:cs="Times New Roman"/>
          <w:sz w:val="24"/>
          <w:szCs w:val="24"/>
          <w:vertAlign w:val="superscript"/>
        </w:rPr>
        <w:t>®</w:t>
      </w:r>
      <w:r w:rsidRPr="00EF759F">
        <w:rPr>
          <w:rFonts w:ascii="Times New Roman" w:hAnsi="Times New Roman" w:cs="Times New Roman"/>
          <w:sz w:val="24"/>
          <w:szCs w:val="24"/>
        </w:rPr>
        <w:t>)</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16.12.029","ISSN":"1873-6254","PMID":"28034767","abstract":"Uganda is the only country in sub-Saharan Africa whose onchocerciasis elimination programme extensively uses vector control and biannual treatment with ivermectin. The purpose of this study was to assess the impact of combined strategies on interrupting onchocerciasis transmission in the Kashoya-Kitomi focus. Mass Drug Administration annually (13 years) followed by biannual treatments (6 years) and ground larviciding (36 cycles in 3 years) with temephos (Abate®, EC500) against Simulium neavei were conducted. Routine fly catches were conducted for over seven years in six catching sites and freshwater crabs Potamonautes aloysiisabaudiae were examined for immature stages of Simulium neavei. Epidemiological assessments by skin snip were performed in 2004 and 2013. Collection of dry blood spots (DBS) from children &lt;10 years for IgG4 antibodies analysis were done in 2010 and 2013. Treatment coverage with ivermectin improved with introduction of biannual treatment strategy. Microfilaria prevalence reduced from 85% in 1991 to 62% in 2004; and to only 0.5% in 2013. Crab infestation reduced from 59% in 2007 to 0% in 2013 following ground larviciding. Comparison of total fly catches before and after ground larviciding revealed a drop from 5334 flies in 2007 to 0 flies in 2009. Serological assays conducted among 1,362 children in 2010 revealed 11 positive cases (0.8%; 95% CI: 0.4%-1.2%). However, assessment conducted on 3246 children in 2013 revealed five positives, giving point prevalence of 0.15%; 95% CI: 0.02%-0.28%. Four of the five children subjected to O-150 PCR proved negative. The data show that transmission of onchocerciasis has been interrupted based on national and WHO Guidelines of 2012 and 2016, respectively.","author":[{"dropping-particle":"","family":"Lakwo","given":"T","non-dropping-particle":"","parse-names":false,"suffix":""},{"dropping-particle":"","family":"Garms","given":"R","non-dropping-particle":"","parse-names":false,"suffix":""},{"dropping-particle":"","family":"Wamani","given":"J","non-dropping-particle":"","parse-names":false,"suffix":""},{"dropping-particle":"","family":"Tukahebwa","given":"E M","non-dropping-particle":"","parse-names":false,"suffix":""},{"dropping-particle":"","family":"Byamukama","given":"E","non-dropping-particle":"","parse-names":false,"suffix":""},{"dropping-particle":"","family":"Onapa","given":"A 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 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7a76111c-0489-3dbe-b2ae-dabbec081f60"]}],"mendeley":{"formattedCitation":"(32)","plainTextFormattedCitation":"(32)","previouslyFormattedCitation":"(3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3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0)","plainTextFormattedCitation":"(20)","previouslyFormattedCitation":"(2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0)</w:t>
      </w:r>
      <w:r w:rsidR="001A5838" w:rsidRPr="00EF759F">
        <w:rPr>
          <w:rFonts w:ascii="Times New Roman" w:hAnsi="Times New Roman" w:cs="Times New Roman"/>
          <w:sz w:val="24"/>
          <w:szCs w:val="24"/>
        </w:rPr>
        <w:fldChar w:fldCharType="end"/>
      </w:r>
      <w:r w:rsidR="001D5179" w:rsidRPr="00EF759F">
        <w:rPr>
          <w:rFonts w:ascii="Times New Roman" w:hAnsi="Times New Roman" w:cs="Times New Roman"/>
          <w:sz w:val="24"/>
          <w:szCs w:val="24"/>
        </w:rPr>
        <w:t xml:space="preserve"> </w:t>
      </w:r>
      <w:r w:rsidR="000D52E5" w:rsidRPr="00EF759F">
        <w:rPr>
          <w:rFonts w:ascii="Times New Roman" w:hAnsi="Times New Roman" w:cs="Times New Roman"/>
          <w:sz w:val="24"/>
          <w:szCs w:val="24"/>
        </w:rPr>
        <w:t>or with microbial larvicides (</w:t>
      </w:r>
      <w:proofErr w:type="spellStart"/>
      <w:r w:rsidR="000D52E5" w:rsidRPr="00EF759F">
        <w:rPr>
          <w:rFonts w:ascii="Times New Roman" w:hAnsi="Times New Roman" w:cs="Times New Roman"/>
          <w:sz w:val="24"/>
          <w:szCs w:val="24"/>
        </w:rPr>
        <w:t>Bti</w:t>
      </w:r>
      <w:proofErr w:type="spellEnd"/>
      <w:r w:rsidR="000D52E5" w:rsidRPr="00EF759F">
        <w:rPr>
          <w:rFonts w:ascii="Times New Roman" w:hAnsi="Times New Roman" w:cs="Times New Roman"/>
          <w:sz w:val="24"/>
          <w:szCs w:val="24"/>
        </w:rPr>
        <w:t xml:space="preserve">/Bs)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ISSN":"8756-971X","PMID":"2584974","abstract":"Efficacy for black fly control, carry and nontarget effects of B.t.i. (Teknar HP-D), applied in the Betsie River, Michigan, were studied in June 1988. Black fly mortality was high (approximately 100%) for a 2,200 m stretch downstream from the application site, declined to 30% at 3,200 m, and was nil at 4,500 m. Drift of black flies greatly increased after application at a downstream site, but did not change at an upstream site. There were no detectable nontarget effects of B.t.i. application on: 1) invertebrate macro- or micro-drift; 2) numbers of invertebrates in benthic Surber samples; 3) mortality or feeding of drifting and nondrifting insects; 4) growth or mortality of caged Stenomena sp. larvae; 5) invertebrate functional group composition; 6) mortality or weight change of caged rock bass; or 7) fish numbers, species composition, length-weight (rock bass only) relationships or rock bass diet. Sampling of Rheotanytarsus sp. midges on natural substrates indicated low (27%) mortality owing to B.t.i. at only 100 m downstream from the application site, with negligible mortality at all other downstream and upstream sites. This information, combined with no pronounced changes in numbers of midges in macro-drift after application, indicated that midge populations were not adversely affected by B.t.i. in the study.","author":[{"dropping-particle":"","family":"Merritt","given":"R W","non-dropping-particle":"","parse-names":false,"suffix":""},{"dropping-particle":"","family":"Walker","given":"E D","non-dropping-particle":"","parse-names":false,"suffix":""},{"dropping-particle":"","family":"Wilzbach","given":"M A","non-dropping-particle":"","parse-names":false,"suffix":""},{"dropping-particle":"","family":"Cummins","given":"K W","non-dropping-particle":"","parse-names":false,"suffix":""},{"dropping-particle":"","family":"Morgan","given":"W T","non-dropping-particle":"","parse-names":false,"suffix":""}],"container-title":"Journal of the American Mosquito Control Association","id":"ITEM-1","issue":"3","issued":{"date-parts":[["1989","9"]]},"page":"397-415","title":"A broad evaluation of B.t.i. for black fly (Diptera: Simuliidae) control in a Michigan river: efficacy, carry and nontarget effects on invertebrates and fish.","type":"article-journal","volume":"5"},"uris":["http://www.mendeley.com/documents/?uuid=b1de57cc-207d-3626-af54-8d5685834248"]}],"mendeley":{"formattedCitation":"(33)","plainTextFormattedCitation":"(33)","previouslyFormattedCitation":"(3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33)</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11/mve.12630","ISSN":"0269-283X","abstract":"&lt;p&gt; Assays to evaluate the susceptibility of &lt;italic&gt;Simulium&lt;/italic&gt; larvae to temephos and &lt;italic&gt;Bacillus thuringiensis&lt;/italic&gt; var &lt;italic&gt;israelensis&lt;/italic&gt; ( &lt;italic&gt;Bti&lt;/italic&gt; ) were carried out by setting‐up an in vitro laboratory test (‘bio assay’) and a semi‐natural test (‘système de goutières’) to assess the LC50/LC90 values. Larvae of &lt;italic&gt;Simulium&lt;/italic&gt; species in Cameroon ( &lt;italic&gt;S. damnosum&lt;/italic&gt; s.l., &lt;italic&gt;S. hargreavesi&lt;/italic&gt; , &lt;italic&gt;S. vorax&lt;/italic&gt; and &lt;italic&gt;S. cervicornutum&lt;/italic&gt; ) and ( &lt;italic&gt;S.&lt;/italic&gt; ( &lt;italic&gt;Odagmia&lt;/italic&gt; ) &lt;italic&gt;ornatum&lt;/italic&gt; and &lt;italic&gt;S. latipes&lt;/italic&gt; ) in Germany were identified and tested. In the bio‐assay, 50 larvae were exposed for 10 min to concentrations from 0.01 to 10 ppm. For the &lt;italic&gt;Simulium&lt;/italic&gt; from Germany, the LC50 (LC90) values after 3 and 6 h were 3.1 (27.9) and 0.14 (1.26) ppm for temephos and for &lt;italic&gt;Bti&lt;/italic&gt; 7.8 (70.2) and 1.7 (15.3) ppm, respectively. For Cameroonian species, the values of LC50 (LC90) were lower, that is, 0.42 (8.04), 0.14 (2.70) and 0.073 (1.38) ppm, respectively, after 3, 6 and 12 h for temephos. In a semi natural condition, the LC50 of 10 min of application of temephos was 0.84 ppm after 3 h and a working solution (2.6 L) of &lt;italic&gt;Bti&lt;/italic&gt; killed 50% after 6 h. To detect an upcoming of any resistance as it happened in Ivory Coast, a study of the occurrence resistance genes should be implemented. &lt;/p&gt;","author":[{"dropping-particle":"","family":"Kamtsap","given":"Pierre","non-dropping-particle":"","parse-names":false,"suffix":""},{"dropping-particle":"","family":"Archile","given":"Paguem","non-dropping-particle":"","parse-names":false,"suffix":""},{"dropping-particle":"","family":"Flore","given":"Nguemaïm","non-dropping-particle":"","parse-names":false,"suffix":""},{"dropping-particle":"","family":"Njiokou","given":"Flobert","non-dropping-particle":"","parse-names":false,"suffix":""},{"dropping-particle":"","family":"Renz","given":"Alfons","non-dropping-particle":"","parse-names":false,"suffix":""}],"container-title":"Medical and Veterinary Entomology","id":"ITEM-1","issue":"2","issued":{"date-parts":[["2023","6","26"]]},"page":"286-299","title":"Testing the susceptibility of larval stages of &lt;i&gt;Simulium&lt;/i&gt; to temephos and &lt;i&gt;Bacillus thuringiensis&lt;/i&gt; var &lt;i&gt;israelensis&lt;/i&gt; in Germany and Northern Cameroon","type":"article-journal","volume":"37"},"uris":["http://www.mendeley.com/documents/?uuid=6f8559e2-18dd-3f9b-a801-e26cd72b5387"]}],"mendeley":{"formattedCitation":"(34)","plainTextFormattedCitation":"(34)","previouslyFormattedCitation":"(3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34)</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ISSN":"0303-4208","PMID":"7112688","abstract":"Complete mortality of Simulium damnosum Theobald s.l. larvae was obtained along a 19 km stretch of the Marahoué River including and downstream of the Danangoro rapids complex in the Bandama Basin of Ivory Coast after treatment with 1.5 ppm/10 min of the Sandoz 402-1-WDC formulation of Bacillus thuringiensis Berliner serotype H-14. Partial control was observed for an additional 15 km. The level of control was especially encouraging considering the low concentration (.8%) of active ingredient in the Sandoz formulation. Additionally, the treated population has demonstrated resistance to temephos (Abate), the larvicide currently utilized in the Onchocerciasis Control Programme. Other species of Simulium were somewhat less affected by the treatment; living larvae were found 4 km downstream of the treatment point. Reinvasion of the Danangoro complex, ostensibly by drifting larvae of Simulium spp., was detected the day after treatment. Non-target organisms, including Ephemeroptera and Chironomid midges, were observed before and after treatment and were apparently not affected. In a second test, 0.8 ppm/10 min of the Sandoz formulation was tested, 0.8 pm/10 min of the Sandoz formulation was tested against S. damnosum s.l. and three other Simulium species in the N'Zi River in Ivory coast utilizing a gutter bioassay apparatus. Six hours after treatment 91% of the S. damnosum s.l. larvae had died. The other species responded with 91--100% mortality.","author":[{"dropping-particle":"","family":"Lacey","given":"L A","non-dropping-particle":"","parse-names":false,"suffix":""},{"dropping-particle":"","family":"Escaffre","given":"H","non-dropping-particle":"","parse-names":false,"suffix":""},{"dropping-particle":"","family":"Philippon","given":"B","non-dropping-particle":"","parse-names":false,"suffix":""},{"dropping-particle":"","family":"Sékétéli","given":"A","non-dropping-particle":"","parse-names":false,"suffix":""},{"dropping-particle":"","family":"Guillet","given":"P","non-dropping-particle":"","parse-names":false,"suffix":""}],"container-title":"Tropenmedizin und Parasitologie","id":"ITEM-1","issue":"2","issued":{"date-parts":[["1982","6"]]},"page":"97-101","title":"Large river treatment with Bacillus thuringiensis (H-14) for the control of Simulium damnosum s.l. in the Onchocerciasis Control Programme.","type":"article-journal","volume":"33"},"uris":["http://www.mendeley.com/documents/?uuid=ef8c24a1-ae4a-3583-82e5-4f6a672c916c"]}],"mendeley":{"formattedCitation":"(35)","plainTextFormattedCitation":"(35)","previouslyFormattedCitation":"(3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35)</w:t>
      </w:r>
      <w:r w:rsidR="001A5838" w:rsidRPr="00EF759F">
        <w:rPr>
          <w:rFonts w:ascii="Times New Roman" w:hAnsi="Times New Roman" w:cs="Times New Roman"/>
          <w:sz w:val="24"/>
          <w:szCs w:val="24"/>
        </w:rPr>
        <w:fldChar w:fldCharType="end"/>
      </w:r>
      <w:r w:rsidR="00027772" w:rsidRPr="00EF759F">
        <w:rPr>
          <w:rFonts w:ascii="Times New Roman" w:hAnsi="Times New Roman" w:cs="Times New Roman"/>
          <w:sz w:val="24"/>
          <w:szCs w:val="24"/>
        </w:rPr>
        <w:t xml:space="preserve"> </w:t>
      </w:r>
      <w:r w:rsidR="006B473E" w:rsidRPr="00EF759F">
        <w:rPr>
          <w:rFonts w:ascii="Times New Roman" w:hAnsi="Times New Roman" w:cs="Times New Roman"/>
          <w:sz w:val="24"/>
          <w:szCs w:val="24"/>
        </w:rPr>
        <w:t>can dramatically reduce biting rates when implemented with sufficient spatial coverage and frequency</w:t>
      </w:r>
      <w:r w:rsidR="00705708"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DOI":"10.1371/journal.pntd.0012312","ISSN":"1935-2735","author":[{"dropping-particle":"","family":"Vinkeles Melchers","given":"Natalie V. S.","non-dropping-particle":"","parse-names":false,"suffix":""},{"dropping-particle":"","family":"Agoro","given":"Sibabi","non-dropping-particle":"","parse-names":false,"suffix":""},{"dropping-particle":"","family":"Togbey","given":"Kwamy","non-dropping-particle":"","parse-names":false,"suffix":""},{"dropping-particle":"","family":"Padjoudoum","given":"Koffi","non-dropping-particle":"","parse-names":false,"suffix":""},{"dropping-particle":"","family":"Telou","given":"Ibrahim Gado","non-dropping-particle":"","parse-names":false,"suffix":""},{"dropping-particle":"","family":"Karabou","given":"Potchoziou","non-dropping-particle":"","parse-names":false,"suffix":""},{"dropping-particle":"","family":"Djatho","given":"Touka","non-dropping-particle":"","parse-names":false,"suffix":""},{"dropping-particle":"","family":"Datagni","given":"Michel","non-dropping-particle":"","parse-names":false,"suffix":""},{"dropping-particle":"","family":"Dorkenoo","given":"Ameyo Monique","non-dropping-particle":"","parse-names":false,"suffix":""},{"dropping-particle":"","family":"Kassankogno","given":"Yao","non-dropping-particle":"","parse-names":false,"suffix":""},{"dropping-particle":"","family":"Bronzan","given":"Rachel","non-dropping-particle":"","parse-names":false,"suffix":""},{"dropping-particle":"","family":"Stolk","given":"Wilma A.","non-dropping-particle":"","parse-names":false,"suffix":""}],"container-title":"PLOS Neglected Tropical Diseases","id":"ITEM-1","issue":"7","issued":{"date-parts":[["2024","7","22"]]},"page":"e0012312","title":"Impact of ivermectin and vector control on onchocerciasis transmission in Togo: Assessing the empirical evidence on trends in infection and entomological indicators","type":"article-journal","volume":"18"},"uris":["http://www.mendeley.com/documents/?uuid=6b67b830-416a-32cf-b270-b43ebf85025f"]}],"mendeley":{"formattedCitation":"(36)","plainTextFormattedCitation":"(36)","previouslyFormattedCitation":"(3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36)</w:t>
      </w:r>
      <w:r w:rsidR="001A5838" w:rsidRPr="00EF759F">
        <w:rPr>
          <w:rFonts w:ascii="Times New Roman" w:hAnsi="Times New Roman" w:cs="Times New Roman"/>
          <w:sz w:val="24"/>
          <w:szCs w:val="24"/>
        </w:rPr>
        <w:fldChar w:fldCharType="end"/>
      </w:r>
      <w:r w:rsidR="000D52E5" w:rsidRPr="00EF759F">
        <w:rPr>
          <w:rFonts w:ascii="Times New Roman" w:hAnsi="Times New Roman" w:cs="Times New Roman"/>
          <w:sz w:val="24"/>
          <w:szCs w:val="24"/>
        </w:rPr>
        <w:t xml:space="preserve">. </w:t>
      </w:r>
      <w:r w:rsidR="006B473E" w:rsidRPr="00EF759F">
        <w:rPr>
          <w:rFonts w:ascii="Times New Roman" w:hAnsi="Times New Roman" w:cs="Times New Roman"/>
          <w:sz w:val="24"/>
          <w:szCs w:val="24"/>
        </w:rPr>
        <w:t xml:space="preserve"> </w:t>
      </w:r>
      <w:r w:rsidR="000D52E5" w:rsidRPr="00EF759F">
        <w:rPr>
          <w:rFonts w:ascii="Times New Roman" w:hAnsi="Times New Roman" w:cs="Times New Roman"/>
          <w:sz w:val="24"/>
          <w:szCs w:val="24"/>
        </w:rPr>
        <w:t xml:space="preserve">Similar observation was reported </w:t>
      </w:r>
      <w:r w:rsidR="00027772" w:rsidRPr="00EF759F">
        <w:rPr>
          <w:rFonts w:ascii="Times New Roman" w:hAnsi="Times New Roman" w:cs="Times New Roman"/>
          <w:sz w:val="24"/>
          <w:szCs w:val="24"/>
        </w:rPr>
        <w:t>in</w:t>
      </w:r>
      <w:r w:rsidR="000D52E5"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other Tanzanian foci (e.g., </w:t>
      </w:r>
      <w:proofErr w:type="spellStart"/>
      <w:r w:rsidRPr="00EF759F">
        <w:rPr>
          <w:rFonts w:ascii="Times New Roman" w:hAnsi="Times New Roman" w:cs="Times New Roman"/>
          <w:sz w:val="24"/>
          <w:szCs w:val="24"/>
        </w:rPr>
        <w:t>Tukuyu</w:t>
      </w:r>
      <w:proofErr w:type="spellEnd"/>
      <w:r w:rsidRPr="00EF759F">
        <w:rPr>
          <w:rFonts w:ascii="Times New Roman" w:hAnsi="Times New Roman" w:cs="Times New Roman"/>
          <w:sz w:val="24"/>
          <w:szCs w:val="24"/>
        </w:rPr>
        <w:t>)</w:t>
      </w:r>
      <w:r w:rsidR="000D52E5"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4314/thrb.v9i1.14287","ISSN":"0856-6496","author":[{"dropping-particle":"","family":"Kalinga","given":"A K","non-dropping-particle":"","parse-names":false,"suffix":""},{"dropping-particle":"","family":"Mweya","given":"C N","non-dropping-particle":"","parse-names":false,"suffix":""},{"dropping-particle":"","family":"Barro","given":"T","non-dropping-particle":"","parse-names":false,"suffix":""},{"dropping-particle":"","family":"Maegga","given":"B T","non-dropping-particle":"","parse-names":false,"suffix":""}],"container-title":"Tanzania Journal of Health Research","id":"ITEM-1","issue":"1","issued":{"date-parts":[["2007","6","7"]]},"title":"Susceptibility of &amp;lt;i&amp;gt;Simulium damnosum&amp;lt;/i&amp;gt; complex larvae to temephos in the Tukuyu onchocerciasis focus, southwest Tanzania","type":"article-journal","volume":"9"},"uris":["http://www.mendeley.com/documents/?uuid=3ce785d9-b0bb-326d-8d95-b59e151a2cb0"]}],"mendeley":{"formattedCitation":"(17)","plainTextFormattedCitation":"(17)","previouslyFormattedCitation":"(1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7)</w:t>
      </w:r>
      <w:r w:rsidR="001A5838" w:rsidRPr="00EF759F">
        <w:rPr>
          <w:rFonts w:ascii="Times New Roman" w:hAnsi="Times New Roman" w:cs="Times New Roman"/>
          <w:sz w:val="24"/>
          <w:szCs w:val="24"/>
        </w:rPr>
        <w:fldChar w:fldCharType="end"/>
      </w:r>
      <w:r w:rsidR="000D52E5" w:rsidRPr="00EF759F">
        <w:rPr>
          <w:rFonts w:ascii="Times New Roman" w:hAnsi="Times New Roman" w:cs="Times New Roman"/>
          <w:sz w:val="24"/>
          <w:szCs w:val="24"/>
        </w:rPr>
        <w:t>.</w:t>
      </w:r>
      <w:r w:rsidR="001D5179"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 </w:t>
      </w:r>
      <w:r w:rsidR="001D5179" w:rsidRPr="00EF759F">
        <w:rPr>
          <w:rFonts w:ascii="Times New Roman" w:hAnsi="Times New Roman" w:cs="Times New Roman"/>
          <w:sz w:val="24"/>
          <w:szCs w:val="24"/>
        </w:rPr>
        <w:t xml:space="preserve">Studies show that, weekly applications to fast-flowing rivers reduce </w:t>
      </w:r>
      <w:proofErr w:type="spellStart"/>
      <w:r w:rsidR="001D5179" w:rsidRPr="00EF759F">
        <w:rPr>
          <w:rFonts w:ascii="Times New Roman" w:hAnsi="Times New Roman" w:cs="Times New Roman"/>
          <w:i/>
          <w:iCs/>
          <w:sz w:val="24"/>
          <w:szCs w:val="24"/>
        </w:rPr>
        <w:t>Simulium</w:t>
      </w:r>
      <w:proofErr w:type="spellEnd"/>
      <w:r w:rsidR="001D5179" w:rsidRPr="00EF759F">
        <w:rPr>
          <w:rFonts w:ascii="Times New Roman" w:hAnsi="Times New Roman" w:cs="Times New Roman"/>
          <w:sz w:val="24"/>
          <w:szCs w:val="24"/>
        </w:rPr>
        <w:t xml:space="preserve"> larvae by 80–95%</w:t>
      </w:r>
      <w:r w:rsidR="00A52B29" w:rsidRPr="00EF759F">
        <w:rPr>
          <w:rFonts w:ascii="Times New Roman" w:hAnsi="Times New Roman" w:cs="Times New Roman"/>
          <w:sz w:val="24"/>
          <w:szCs w:val="24"/>
        </w:rPr>
        <w:t xml:space="preserve">. </w:t>
      </w:r>
      <w:r w:rsidR="001D5179" w:rsidRPr="00EF759F">
        <w:rPr>
          <w:rFonts w:ascii="Times New Roman" w:hAnsi="Times New Roman" w:cs="Times New Roman"/>
          <w:sz w:val="24"/>
          <w:szCs w:val="24"/>
        </w:rPr>
        <w:t xml:space="preserve">OCP demonstrated near-complete interruption of transmission within 6–10 years in many river basins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11/j.1365-2915.2008.00725.x","ISSN":"0269-283X","abstract":"&lt;p&gt; &lt;bold&gt;Abstract&lt;/bold&gt; Cytotaxonomic identifications of larvae of members of the &lt;italic&gt;Simulium damnosum&lt;/italic&gt; Theobald (Diptera: Simuliidae) complex collected in forest zones of southeast Ghana and southwest Togo between 1977 and 1996 showed that the Djodji form of &lt;italic&gt;Simulium sanctipauli&lt;/italic&gt; Vajime &amp;amp; Dunbar, a vector of onchocerciasis, was eliminated in 1988 by larvicide operations conducted by the World Health Organization (WHO) Onchocerciasis Control Programme (OCP) in West Africa. No members of the form were identified amongst 997 larvae collected up to 8 years after systematic control operations began in February 1988. The results are discussed in relation to estimates of the numbers of samples required to certify elimination and the possibility that other members of the &lt;italic&gt;S. damnosum&lt;/italic&gt; complex were also eliminated by the OCP. &lt;/p&gt;","author":[{"dropping-particle":"","family":"CHEKE","given":"R. A.","non-dropping-particle":"","parse-names":false,"suffix":""},{"dropping-particle":"","family":"FIASORGBOR","given":"G. K.","non-dropping-particle":"","parse-names":false,"suffix":""},{"dropping-particle":"","family":"WALSH","given":"J. F.","non-dropping-particle":"","parse-names":false,"suffix":""},{"dropping-particle":"","family":"YAMEOGO","given":"L.","non-dropping-particle":"","parse-names":false,"suffix":""}],"container-title":"Medical and Veterinary Entomology","id":"ITEM-1","issue":"2","issued":{"date-parts":[["2008","6","22"]]},"page":"172-174","title":"Elimination of the Djodji form of the blackfly &lt;i&gt;Simulium sanctipauli&lt;/i&gt; sensu stricto as a result of larviciding by the WHO Onchocerciasis Control Programme in West Africa","type":"article-journal","volume":"22"},"uris":["http://www.mendeley.com/documents/?uuid=e2a4ebc7-b865-38f8-857c-6f52cadbb3f1"]}],"mendeley":{"formattedCitation":"(18)","plainTextFormattedCitation":"(18)","previouslyFormattedCitation":"(1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8)</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28/AEM.03117-20","ISSN":"1098-5336","PMID":"33741637","abstract":"Borrelia persica, transmitted by the argasid tick Ornithodoros tholozani, causes human tick-borne relapsing fever in the Middle East and Central Asia. Infection is acquired often when visiting tick-infested caves and reported to be transmitted mainly transovarially between ticks, occasionally infecting humans. To study the epidemiology of this infection, ticks were trapped in 24 caves in 12 geographic zones covering all of Israel and identified morphologically. DNA was extracted from larvae, nymphs, and adult stages from each location and PCR followed by DNA sequencing was performed to identify Borrelia infection, tick species, and tick blood meal sources. We collected 51,472 argasid ticks from 16 of 24 caves surveyed. We analyzed 2,774 O. tholozani ticks, and 72 (2.6%) from nine caves were PCR positive for B. persica Infection rates in male, female, and nymphal ticks (4.4%, 3%, and 3.2%, respectively) were higher than in larva (P &lt; 0.001), with only 3 (0.04%) positive larvae. Presence of blood meal was associated with B. persica infection in ticks (P = 0.003), and blood meals of golden jackals, red foxes, and Cairo spiny mouse were associated with infection (P ≤ 0.043). PCR survey of 402 wild mammals revealed B. persica infection with the highest rates in social voles (22%), red foxes (16%), golden jackals (8%), and Cairo spiny mice (3%). In conclusion, although transovarial tick transmission of B. persica occurs at low levels, ticks apparently acquire infection mainly from wildlife canid and rodents and may eventually transmit relapsing fever borreliosis to humans who enter their habitat.IMPORTANCEBorrelia persica is a spirochete that causes tick-borne relapsing fever in humans in an area that spans from India to the Mediterranean. Until now, it was thought that the soft tick vector of this infection, Ornithodoros tholozani, is also its main reservoir and it transmits B. persica mostly transovarially between tick generations. This study showed that tick infection with B. persica is associated with feeding blood from wild jackals, foxes, and rodents and that transovarial transmission is minimal. Since O. tholozani ticks are found in isolated caves and ruins, it is assumed that wild canids who migrate over long distances have a major role in the transmission of B. persica between remote tick populations, and it is then maintained locally also by rodents and eventually transferred to humans during tick bites. Prevention of human infection could be achiev…","author":[{"dropping-particle":"","family":"Kleinerman","given":"Gabriela","non-dropping-particle":"","parse-names":false,"suffix":""},{"dropping-particle":"","family":"Eshed","given":"Tom","non-dropping-particle":"","parse-names":false,"suffix":""},{"dropping-particle":"","family":"Nachum-Biala","given":"Yaarit","non-dropping-particle":"","parse-names":false,"suffix":""},{"dropping-particle":"","family":"King","given":"Roni","non-dropping-particle":"","parse-names":false,"suffix":""},{"dropping-particle":"","family":"Baneth","given":"Gad","non-dropping-particle":"","parse-names":false,"suffix":""}],"container-title":"Applied and environmental microbiology","id":"ITEM-1","issue":"11","issued":{"date-parts":[["2021","5","11"]]},"title":"Transmission of the Human Relapsing Fever Spirochete Borrelia persica by the Argasid Tick Ornithodoros tholozani Involves Blood Meals from Wildlife Animal Reservoirs and Mainly Transstadial Transfer.","type":"article-journal","volume":"87"},"uris":["http://www.mendeley.com/documents/?uuid=fca038b0-74bf-3d63-8e95-8f0a5c975fd4"]}],"mendeley":{"formattedCitation":"(19)","plainTextFormattedCitation":"(19)","previouslyFormattedCitation":"(1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19)</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0)","plainTextFormattedCitation":"(20)","previouslyFormattedCitation":"(2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0)</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16.12.029","ISSN":"0001706X","author":[{"dropping-particle":"","family":"Lakwo","given":"T.","non-dropping-particle":"","parse-names":false,"suffix":""},{"dropping-particle":"","family":"Garms","given":"R.","non-dropping-particle":"","parse-names":false,"suffix":""},{"dropping-particle":"","family":"Wamani","given":"J.","non-dropping-particle":"","parse-names":false,"suffix":""},{"dropping-particle":"","family":"Tukahebwa","given":"E.M.","non-dropping-particle":"","parse-names":false,"suffix":""},{"dropping-particle":"","family":"Byamukama","given":"E.","non-dropping-particle":"","parse-names":false,"suffix":""},{"dropping-particle":"","family":"Onapa","given":"A.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306db4ee-98c9-3155-85d2-d4372e77cbf1"]}],"mendeley":{"formattedCitation":"(21)","plainTextFormattedCitation":"(21)","previouslyFormattedCitation":"(2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371/journal.pntd.0001924","ISSN":"1935-2735","author":[{"dropping-particle":"","family":"Schwan","given":"Tom G.","non-dropping-particle":"","parse-names":false,"suffix":""},{"dropping-particle":"","family":"Anderson","given":"Jennifer M.","non-dropping-particle":"","parse-names":false,"suffix":""},{"dropping-particle":"","family":"Lopez","given":"Job E.","non-dropping-particle":"","parse-names":false,"suffix":""},{"dropping-particle":"","family":"Fischer","given":"Robert J.","non-dropping-particle":"","parse-names":false,"suffix":""},{"dropping-particle":"","family":"Raffel","given":"Sandra J.","non-dropping-particle":"","parse-names":false,"suffix":""},{"dropping-particle":"","family":"McCoy","given":"Brandi N.","non-dropping-particle":"","parse-names":false,"suffix":""},{"dropping-particle":"","family":"Safronetz","given":"David","non-dropping-particle":"","parse-names":false,"suffix":""},{"dropping-particle":"","family":"Sogoba","given":"Nafomon","non-dropping-particle":"","parse-names":false,"suffix":""},{"dropping-particle":"","family":"Maïga","given":"Ousmane","non-dropping-particle":"","parse-names":false,"suffix":""},{"dropping-particle":"","family":"Traoré","given":"Sékou F.","non-dropping-particle":"","parse-names":false,"suffix":""}],"container-title":"PLoS Neglected Tropical Diseases","id":"ITEM-1","issue":"11","issued":{"date-parts":[["2012","11","29"]]},"page":"e1924","title":"Endemic Foci of the Tick-Borne Relapsing Fever Spirochete Borrelia crocidurae in Mali, West Africa, and the Potential for Human Infection","type":"article-journal","volume":"6"},"uris":["http://www.mendeley.com/documents/?uuid=16cd4b49-e87f-3141-b8ac-d099c2fff1be"]}],"mendeley":{"formattedCitation":"(22)","plainTextFormattedCitation":"(22)","previouslyFormattedCitation":"(2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371/journal.pntd.0006702","ISSN":"1935-2735","author":[{"dropping-particle":"","family":"Jacob","given":"Benjamin G.","non-dropping-particle":"","parse-names":false,"suffix":""},{"dropping-particle":"","family":"Loum","given":"Denis","non-dropping-particle":"","parse-names":false,"suffix":""},{"dropping-particle":"","family":"Lakwo","given":"Thomson L.","non-dropping-particle":"","parse-names":false,"suffix":""},{"dropping-particle":"","family":"Katholi","given":"Charles R.","non-dropping-particle":"","parse-names":false,"suffix":""},{"dropping-particle":"","family":"Habomugisha","given":"Peace","non-dropping-particle":"","parse-names":false,"suffix":""},{"dropping-particle":"","family":"Byamukama","given":"Edson","non-dropping-particle":"","parse-names":false,"suffix":""},{"dropping-particle":"","family":"Tukahebwa","given":"Edridah","non-dropping-particle":"","parse-names":false,"suffix":""},{"dropping-particle":"","family":"Cupp","given":"Eddie W.","non-dropping-particle":"","parse-names":false,"suffix":""},{"dropping-particle":"","family":"Unnasch","given":"Thomas R.","non-dropping-particle":"","parse-names":false,"suffix":""}],"container-title":"PLOS Neglected Tropical Diseases","id":"ITEM-1","issue":"8","issued":{"date-parts":[["2018","8","27"]]},"page":"e0006702","title":"Community-directed vector control to supplement mass drug distribution for onchocerciasis elimination in the Madi mid-North focus of Northern Uganda","type":"article-journal","volume":"12"},"uris":["http://www.mendeley.com/documents/?uuid=2dda2b25-1921-3e84-85ef-a7ad3822ddc0"]}],"mendeley":{"formattedCitation":"(23)","plainTextFormattedCitation":"(23)","previouslyFormattedCitation":"(2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3)</w:t>
      </w:r>
      <w:r w:rsidR="001A5838" w:rsidRPr="00EF759F">
        <w:rPr>
          <w:rFonts w:ascii="Times New Roman" w:hAnsi="Times New Roman" w:cs="Times New Roman"/>
          <w:sz w:val="24"/>
          <w:szCs w:val="24"/>
        </w:rPr>
        <w:fldChar w:fldCharType="end"/>
      </w:r>
      <w:r w:rsidR="00A52B29" w:rsidRPr="00EF759F">
        <w:rPr>
          <w:rFonts w:ascii="Times New Roman" w:hAnsi="Times New Roman" w:cs="Times New Roman"/>
          <w:sz w:val="24"/>
          <w:szCs w:val="24"/>
        </w:rPr>
        <w:t xml:space="preserve">. </w:t>
      </w:r>
      <w:r w:rsidR="000D52E5" w:rsidRPr="00EF759F">
        <w:rPr>
          <w:rFonts w:ascii="Times New Roman" w:hAnsi="Times New Roman" w:cs="Times New Roman"/>
          <w:sz w:val="24"/>
          <w:szCs w:val="24"/>
        </w:rPr>
        <w:t>However,</w:t>
      </w:r>
      <w:r w:rsidR="006B473E" w:rsidRPr="00EF759F">
        <w:rPr>
          <w:rFonts w:ascii="Times New Roman" w:hAnsi="Times New Roman" w:cs="Times New Roman"/>
          <w:sz w:val="24"/>
          <w:szCs w:val="24"/>
        </w:rPr>
        <w:t xml:space="preserve"> careful mapping of breeding sites, trained teams, and environmental monitoring</w:t>
      </w:r>
      <w:r w:rsidR="00F766EA" w:rsidRPr="00EF759F">
        <w:rPr>
          <w:rFonts w:ascii="Times New Roman" w:hAnsi="Times New Roman" w:cs="Times New Roman"/>
          <w:sz w:val="24"/>
          <w:szCs w:val="24"/>
        </w:rPr>
        <w:t xml:space="preserve"> </w:t>
      </w:r>
      <w:r w:rsidR="00414950" w:rsidRPr="00EF759F">
        <w:rPr>
          <w:rFonts w:ascii="Times New Roman" w:hAnsi="Times New Roman" w:cs="Times New Roman"/>
          <w:sz w:val="24"/>
          <w:szCs w:val="24"/>
        </w:rPr>
        <w:t>were</w:t>
      </w:r>
      <w:r w:rsidR="00F766EA" w:rsidRPr="00EF759F">
        <w:rPr>
          <w:rFonts w:ascii="Times New Roman" w:hAnsi="Times New Roman" w:cs="Times New Roman"/>
          <w:sz w:val="24"/>
          <w:szCs w:val="24"/>
        </w:rPr>
        <w:t xml:space="preserve"> highly</w:t>
      </w:r>
      <w:r w:rsidR="000D52E5" w:rsidRPr="00EF759F">
        <w:rPr>
          <w:rFonts w:ascii="Times New Roman" w:hAnsi="Times New Roman" w:cs="Times New Roman"/>
          <w:sz w:val="24"/>
          <w:szCs w:val="24"/>
        </w:rPr>
        <w:t xml:space="preserve"> recommended for effectiveness</w:t>
      </w:r>
      <w:r w:rsidR="00F766EA"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16.12.029","ISSN":"1873-6254","PMID":"28034767","abstract":"Uganda is the only country in sub-Saharan Africa whose onchocerciasis elimination programme extensively uses vector control and biannual treatment with ivermectin. The purpose of this study was to assess the impact of combined strategies on interrupting onchocerciasis transmission in the Kashoya-Kitomi focus. Mass Drug Administration annually (13 years) followed by biannual treatments (6 years) and ground larviciding (36 cycles in 3 years) with temephos (Abate®, EC500) against Simulium neavei were conducted. Routine fly catches were conducted for over seven years in six catching sites and freshwater crabs Potamonautes aloysiisabaudiae were examined for immature stages of Simulium neavei. Epidemiological assessments by skin snip were performed in 2004 and 2013. Collection of dry blood spots (DBS) from children &lt;10 years for IgG4 antibodies analysis were done in 2010 and 2013. Treatment coverage with ivermectin improved with introduction of biannual treatment strategy. Microfilaria prevalence reduced from 85% in 1991 to 62% in 2004; and to only 0.5% in 2013. Crab infestation reduced from 59% in 2007 to 0% in 2013 following ground larviciding. Comparison of total fly catches before and after ground larviciding revealed a drop from 5334 flies in 2007 to 0 flies in 2009. Serological assays conducted among 1,362 children in 2010 revealed 11 positive cases (0.8%; 95% CI: 0.4%-1.2%). However, assessment conducted on 3246 children in 2013 revealed five positives, giving point prevalence of 0.15%; 95% CI: 0.02%-0.28%. Four of the five children subjected to O-150 PCR proved negative. The data show that transmission of onchocerciasis has been interrupted based on national and WHO Guidelines of 2012 and 2016, respectively.","author":[{"dropping-particle":"","family":"Lakwo","given":"T","non-dropping-particle":"","parse-names":false,"suffix":""},{"dropping-particle":"","family":"Garms","given":"R","non-dropping-particle":"","parse-names":false,"suffix":""},{"dropping-particle":"","family":"Wamani","given":"J","non-dropping-particle":"","parse-names":false,"suffix":""},{"dropping-particle":"","family":"Tukahebwa","given":"E M","non-dropping-particle":"","parse-names":false,"suffix":""},{"dropping-particle":"","family":"Byamukama","given":"E","non-dropping-particle":"","parse-names":false,"suffix":""},{"dropping-particle":"","family":"Onapa","given":"A 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 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7a76111c-0489-3dbe-b2ae-dabbec081f60"]}],"mendeley":{"formattedCitation":"(32)","plainTextFormattedCitation":"(32)","previouslyFormattedCitation":"(3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3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0)","plainTextFormattedCitation":"(20)","previouslyFormattedCitation":"(2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0)</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 xml:space="preserve">. There is documented history of vector elimination and subsequent recrudescence where operations were not sustained or monitoring </w:t>
      </w:r>
      <w:r w:rsidR="00A3482B" w:rsidRPr="00EF759F">
        <w:rPr>
          <w:rFonts w:ascii="Times New Roman" w:hAnsi="Times New Roman" w:cs="Times New Roman"/>
          <w:sz w:val="24"/>
          <w:szCs w:val="24"/>
        </w:rPr>
        <w:t xml:space="preserve">was </w:t>
      </w:r>
      <w:r w:rsidR="006B473E" w:rsidRPr="00EF759F">
        <w:rPr>
          <w:rFonts w:ascii="Times New Roman" w:hAnsi="Times New Roman" w:cs="Times New Roman"/>
          <w:sz w:val="24"/>
          <w:szCs w:val="24"/>
        </w:rPr>
        <w:t>weak</w:t>
      </w:r>
      <w:r w:rsidR="00305E4C"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author":[{"dropping-particle":"","family":"Maegga et al","given":"","non-dropping-particle":"","parse-names":false,"suffix":""}],"id":"ITEM-1","issued":{"date-parts":[["2018"]]},"publisher-place":"Dar es Salaam","title":"The vector elimination programme and subsequent recrudescence of the vector population in the Tukuyu focus of onchocerciasis in Tanzania. (Program report/unpublished). ","type":"report"},"uris":["http://www.mendeley.com/documents/?uuid=80ba0fbc-9ee7-3b6c-b554-39a01b266827"]}],"mendeley":{"formattedCitation":"(27)","plainTextFormattedCitation":"(27)","previouslyFormattedCitation":"(2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27)</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DOI":"10.1371/journal.pntd.0012495","ISSN":"1935-2735","PMID":"40773516","abstract":"BACKGROUND Onchocerciasis caused by the filarial parasite Onchocerca volvulus and transmitted by Simulium damnosum s.l. remains a public health concern in Nigeria. Infestation of S. damnosum s.l. along rivers Gurara and Kaduna; and heavy intensity of O. volvulus infection in Kaduna were documented in 1956. Control of onchocerciasis in Kaduna started 1954 with larviciding using dichlorodiphenyltrichloroethane reduced S. damnosum s.l. population by 94% in 1966. Diethylcarbamazine used for human treatment was discontinued due to toxicity. Kaduna State Ministry of Health and its partners built on this achievement; used annual mass administration of ivermectin consistently between 1989 and 2017 which led to interruption of onchocerciasis transmission in 2018. This study investigated possibility of recrudescence of onchocerciasis with the hypothesis that insecurity-induced migration could cause recrudescence of onchocerciasis. METHODOLOGY/PRINCIPAL FINDINGS Six out of the 23 Local Government Areas (LGAs) in Kaduna State were selected for evaluation. Adult S. damnosum s.l. were captured across seven breeding sites using human landing collectors from July to October 2023. Pooled screen assays of 72 pools heads of black flies were conducted using quantitative polymerase chain reaction (qPCR) for O. volvulus detection. Dried blood samples from 3107 children aged 5-9 years were collected; with 1502 samples analysed using alkaline phosphatase enzyme-linked immunosorbent assay due to financial constraints. Twenty pools of the 72 pools of heads (27.8%) of S. damnosum s.l. analysed were positive for O. volvulus in Kagarko and Kachia LGAs (&gt; 1/2000 infective flies; 95% upper confidence limit 0.49) with qPCR prevalence of 0.32%. Two children from security compromised communities tested seropositive (prevalence 0.31%; 95% upper confidence limit 0.317). CONCLUSION/SIGNIFICANCE The findings demonstrated ongoing onchocerciasis transmission in Kaduna despite the interruption in 2018. This calls for evaluation of the extent of recrudescence and identification of key drivers such as human migration, fly movement and insecurity.","author":[{"dropping-particle":"","family":"Olanrewaju","given":"Timothy O","non-dropping-particle":"","parse-names":false,"suffix":""},{"dropping-particle":"","family":"Enwezor","given":"Felicia N C","non-dropping-particle":"","parse-names":false,"suffix":""},{"dropping-particle":"","family":"Lar","given":"Luret A","non-dropping-particle":"","parse-names":false,"suffix":""},{"dropping-particle":"","family":"Igbe","given":"Michael A","non-dropping-particle":"","parse-names":false,"suffix":""},{"dropping-particle":"","family":"Abdullahi","given":"Ramatu A","non-dropping-particle":"","parse-names":false,"suffix":""},{"dropping-particle":"","family":"Adeleke","given":"Monsuru A","non-dropping-particle":"","parse-names":false,"suffix":""},{"dropping-particle":"","family":"Adekeye","given":"Oluwatosin B","non-dropping-particle":"","parse-names":false,"suffix":""},{"dropping-particle":"","family":"Elhassan","given":"Elizabeth O","non-dropping-particle":"","parse-names":false,"suffix":""}],"container-title":"PLoS neglected tropical diseases","id":"ITEM-1","issue":"8","issued":{"date-parts":[["2025","8"]]},"page":"e0012495","title":"Recrudescence of transmission of onchocerciasis in some endemic communities in Kaduna State, Nigeria: What is the way forward?","type":"article-journal","volume":"19"},"uris":["http://www.mendeley.com/documents/?uuid=12402727-edc0-360c-a00f-609a5f06b6a1"]}],"mendeley":{"formattedCitation":"(37)","plainTextFormattedCitation":"(37)","previouslyFormattedCitation":"(3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37)</w:t>
      </w:r>
      <w:r w:rsidR="001A5838" w:rsidRPr="00EF759F">
        <w:rPr>
          <w:rFonts w:ascii="Times New Roman" w:hAnsi="Times New Roman" w:cs="Times New Roman"/>
          <w:sz w:val="24"/>
          <w:szCs w:val="24"/>
        </w:rPr>
        <w:fldChar w:fldCharType="end"/>
      </w:r>
      <w:r w:rsidR="00A52B29" w:rsidRPr="00EF759F">
        <w:rPr>
          <w:rFonts w:ascii="Times New Roman" w:hAnsi="Times New Roman" w:cs="Times New Roman"/>
          <w:sz w:val="24"/>
          <w:szCs w:val="24"/>
        </w:rPr>
        <w:t xml:space="preserve">. </w:t>
      </w:r>
      <w:r w:rsidR="00A3482B" w:rsidRPr="00EF759F">
        <w:rPr>
          <w:rFonts w:ascii="Times New Roman" w:hAnsi="Times New Roman" w:cs="Times New Roman"/>
          <w:sz w:val="24"/>
          <w:szCs w:val="24"/>
        </w:rPr>
        <w:t>The</w:t>
      </w:r>
      <w:r w:rsidR="004A2EB9" w:rsidRPr="00EF759F">
        <w:rPr>
          <w:rFonts w:ascii="Times New Roman" w:hAnsi="Times New Roman" w:cs="Times New Roman"/>
          <w:sz w:val="24"/>
          <w:szCs w:val="24"/>
        </w:rPr>
        <w:t xml:space="preserve"> implementation of </w:t>
      </w:r>
      <w:r w:rsidR="00A3482B" w:rsidRPr="00EF759F">
        <w:rPr>
          <w:rFonts w:ascii="Times New Roman" w:hAnsi="Times New Roman" w:cs="Times New Roman"/>
          <w:sz w:val="24"/>
          <w:szCs w:val="24"/>
        </w:rPr>
        <w:t xml:space="preserve">environmental management </w:t>
      </w:r>
      <w:r w:rsidR="00101E97" w:rsidRPr="00EF759F">
        <w:rPr>
          <w:rFonts w:ascii="Times New Roman" w:hAnsi="Times New Roman" w:cs="Times New Roman"/>
          <w:sz w:val="24"/>
          <w:szCs w:val="24"/>
        </w:rPr>
        <w:t>strategy</w:t>
      </w:r>
      <w:r w:rsidR="00A3482B" w:rsidRPr="00EF759F">
        <w:rPr>
          <w:rFonts w:ascii="Times New Roman" w:hAnsi="Times New Roman" w:cs="Times New Roman"/>
          <w:sz w:val="24"/>
          <w:szCs w:val="24"/>
        </w:rPr>
        <w:t xml:space="preserve"> was evidenced through</w:t>
      </w:r>
      <w:r w:rsidR="00101E97" w:rsidRPr="00EF759F">
        <w:rPr>
          <w:rFonts w:ascii="Times New Roman" w:hAnsi="Times New Roman" w:cs="Times New Roman"/>
          <w:sz w:val="24"/>
          <w:szCs w:val="24"/>
        </w:rPr>
        <w:t xml:space="preserve"> the </w:t>
      </w:r>
      <w:r w:rsidR="004A2EB9" w:rsidRPr="00EF759F">
        <w:rPr>
          <w:rFonts w:ascii="Times New Roman" w:hAnsi="Times New Roman" w:cs="Times New Roman"/>
          <w:sz w:val="24"/>
          <w:szCs w:val="24"/>
        </w:rPr>
        <w:t xml:space="preserve">slash and clear method </w:t>
      </w:r>
      <w:r w:rsidR="00101E97" w:rsidRPr="00EF759F">
        <w:rPr>
          <w:rFonts w:ascii="Times New Roman" w:hAnsi="Times New Roman" w:cs="Times New Roman"/>
          <w:sz w:val="24"/>
          <w:szCs w:val="24"/>
        </w:rPr>
        <w:t xml:space="preserve">which </w:t>
      </w:r>
      <w:r w:rsidR="004A2EB9" w:rsidRPr="00EF759F">
        <w:rPr>
          <w:rFonts w:ascii="Times New Roman" w:hAnsi="Times New Roman" w:cs="Times New Roman"/>
          <w:sz w:val="24"/>
          <w:szCs w:val="24"/>
        </w:rPr>
        <w:t xml:space="preserve">reported reduction in biting rates by 89%-99% </w:t>
      </w:r>
      <w:r w:rsidR="0026310A" w:rsidRPr="00EF759F">
        <w:rPr>
          <w:rFonts w:ascii="Times New Roman" w:hAnsi="Times New Roman" w:cs="Times New Roman"/>
          <w:sz w:val="24"/>
          <w:szCs w:val="24"/>
        </w:rPr>
        <w:t xml:space="preserve">within short period </w:t>
      </w:r>
      <w:r w:rsidR="004A2EB9" w:rsidRPr="00EF759F">
        <w:rPr>
          <w:rFonts w:ascii="Times New Roman" w:hAnsi="Times New Roman" w:cs="Times New Roman"/>
          <w:sz w:val="24"/>
          <w:szCs w:val="24"/>
        </w:rPr>
        <w:t xml:space="preserve">of implementation </w:t>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DOI":"10.3390/pathogens10101329","ISSN":"2076-0817","abstract":"&lt;p&gt;Background: High ongoing Onchocerca volvulus transmission was recently documented in Maridi County, South Sudan. To complement community-directed treatment with ivermectin (CDTI) as the main onchocerciasis control strategy, we initiated a community-based vector control method “slash and clear” at the Maridi dam, a Simulium damnosum s.l. breeding site, to reduce O. volvulus transmission. Methods: Simulium damnosum s.l. biting rates were collected before and during the twenty months following the “slash and clear” intervention using the human landing catches. Black flies were dissected to measure parity rates before and twelve months after the intervention. Larvae and pupae of S. damnosum s.l. were collected from the dam for morphological and chromosomal characterization to identify the cytospecies involved. Results: Biting rates of S. damnosum s.l. close to the Maridi dam spillway decreased by &amp;gt;90% post-“slash and clear” for more than six months. Twelve months after the “slash and clear” intervention, the reduction in biting rates was still at &amp;lt;50% (p = 0.0007). Parity rates reduced from 13% pre-“slash and clear” (November 2019) to 5.6% post-“slash and clear” (November 2020). Larvae collected from the dam were identified as Simulium sirbanum. Conclusion: The “slash and clear” method was found to be an effective and cheap community-based method to reduce black fly biting rates caused by S. sirbanum. When repeated at least annually together with a high CDTI coverage, this intervention has the potential to considerably accelerate onchocerciasis elimination.&lt;/p&gt;","author":[{"dropping-particle":"","family":"Raimon","given":"Stephen","non-dropping-particle":"","parse-names":false,"suffix":""},{"dropping-particle":"","family":"Lakwo","given":"Tom L.","non-dropping-particle":"","parse-names":false,"suffix":""},{"dropping-particle":"","family":"Sebit","given":"Wilson John","non-dropping-particle":"","parse-names":false,"suffix":""},{"dropping-particle":"","family":"Siewe Fodjo","given":"Joseph Nelson","non-dropping-particle":"","parse-names":false,"suffix":""},{"dropping-particle":"","family":"Alinda","given":"Peter","non-dropping-particle":"","parse-names":false,"suffix":""},{"dropping-particle":"","family":"Carter","given":"Jane Y.","non-dropping-particle":"","parse-names":false,"suffix":""},{"dropping-particle":"","family":"Post","given":"Rory J.","non-dropping-particle":"","parse-names":false,"suffix":""},{"dropping-particle":"","family":"Colebunders","given":"Robert","non-dropping-particle":"","parse-names":false,"suffix":""}],"container-title":"Pathogens","id":"ITEM-1","issue":"10","issued":{"date-parts":[["2021","10","15"]]},"page":"1329","title":"“Slash and Clear”, a Community-Based Vector Control Method to Reduce Onchocerciasis Transmission by Simulium sirbanum in Maridi, South Sudan: A Prospective Study","type":"article-journal","volume":"10"},"uris":["http://www.mendeley.com/documents/?uuid=e6c1f2b6-a2f9-37c1-bb11-3228847528aa"]}],"mendeley":{"formattedCitation":"(38)","plainTextFormattedCitation":"(38)","previouslyFormattedCitation":"(3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38)</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DOI":"10.4269/ajtmh.20-1104","ISSN":"0002-9637","abstract":"&lt;p&gt; Onchocerciasis, caused by infection with &lt;italic&gt;Onchocerca volvulus&lt;/italic&gt; , has been targeted for elimination by 2030. Currently, onchocerciasis elimination programs rely primarily on mass distribution of ivermectin. However, ivermectin alone may not be sufficient to achieve elimination in some circumstances, and additional tools may be needed. Vector control has been used as a tool to control onchocerciasis, but vector control using insecticides is expensive and ecologically detrimental. Community-directed removal of the trailing vegetation black fly larval attachment sites (slash and clear) has been shown to dramatically reduce vector biting densities. Here, we report studies to optimize the slash and clear process. Conducting slash and clear interventions at &lt;italic&gt;Simulium damnosum&lt;/italic&gt; sensu stricto breeding sites located within 2 km of afflicted communities resulted in a 95% reduction in vector biting. Extending slash and clear further than 2 km resulted in no further decrease. A single intervention conducted at the first half of the rainy season resulted in a 97% reduction in biting rate, whereas an intervention conducted at the end of the rainy season resulted in a 94% reduction. Vector numbers in any of the intervention villages did not fully recover by the start of the following rainy season. These results suggest that slash and clear may offer an inexpensive and effective way to augment ivermectin distribution in the effort to eliminate onchocerciasis in Africa. &lt;/p&gt;","author":[{"dropping-particle":"","family":"Jacob","given":"Benjamin","non-dropping-particle":"","parse-names":false,"suffix":""},{"dropping-particle":"","family":"Loum","given":"Denis","non-dropping-particle":"","parse-names":false,"suffix":""},{"dropping-particle":"","family":"Munu","given":"Denis","non-dropping-particle":"","parse-names":false,"suffix":""},{"dropping-particle":"","family":"Lakwo","given":"Thomson","non-dropping-particle":"","parse-names":false,"suffix":""},{"dropping-particle":"","family":"Byamukama","given":"Edson","non-dropping-particle":"","parse-names":false,"suffix":""},{"dropping-particle":"","family":"Habomugisha","given":"Peace","non-dropping-particle":"","parse-names":false,"suffix":""},{"dropping-particle":"","family":"Cupp","given":"Eddie W.","non-dropping-particle":"","parse-names":false,"suffix":""},{"dropping-particle":"","family":"Unnasch","given":"Thomas R.","non-dropping-particle":"","parse-names":false,"suffix":""}],"container-title":"The American Journal of Tropical Medicine and Hygiene","id":"ITEM-1","issue":"4","issued":{"date-parts":[["2021","4","7"]]},"page":"1394-1403","title":"Optimization of Slash and Clear Community-Directed Control of Simulium damnosum Sensu Stricto in Northern Uganda","type":"article-journal","volume":"104"},"uris":["http://www.mendeley.com/documents/?uuid=22dc833e-4e51-3784-901d-54f88e57b0d2"]}],"mendeley":{"formattedCitation":"(39)","plainTextFormattedCitation":"(39)","previouslyFormattedCitation":"(3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39)</w:t>
      </w:r>
      <w:r w:rsidR="001A5838" w:rsidRPr="00EF759F">
        <w:rPr>
          <w:rFonts w:ascii="Times New Roman" w:hAnsi="Times New Roman" w:cs="Times New Roman"/>
          <w:sz w:val="24"/>
          <w:szCs w:val="24"/>
        </w:rPr>
        <w:fldChar w:fldCharType="end"/>
      </w:r>
      <w:r w:rsidR="004A2EB9" w:rsidRPr="00EF759F">
        <w:rPr>
          <w:rFonts w:ascii="Times New Roman" w:hAnsi="Times New Roman" w:cs="Times New Roman"/>
          <w:sz w:val="24"/>
          <w:szCs w:val="24"/>
        </w:rPr>
        <w:t>.</w:t>
      </w:r>
      <w:r w:rsidR="0026310A" w:rsidRPr="00EF759F">
        <w:rPr>
          <w:rFonts w:ascii="Times New Roman" w:hAnsi="Times New Roman" w:cs="Times New Roman"/>
          <w:sz w:val="24"/>
          <w:szCs w:val="24"/>
        </w:rPr>
        <w:t xml:space="preserve"> </w:t>
      </w:r>
      <w:r w:rsidR="00101E97" w:rsidRPr="00EF759F">
        <w:rPr>
          <w:rFonts w:ascii="Times New Roman" w:hAnsi="Times New Roman" w:cs="Times New Roman"/>
          <w:sz w:val="24"/>
          <w:szCs w:val="24"/>
        </w:rPr>
        <w:t>Studies on</w:t>
      </w:r>
      <w:r w:rsidR="0026310A" w:rsidRPr="00EF759F">
        <w:rPr>
          <w:rFonts w:ascii="Times New Roman" w:hAnsi="Times New Roman" w:cs="Times New Roman"/>
          <w:sz w:val="24"/>
          <w:szCs w:val="24"/>
        </w:rPr>
        <w:t xml:space="preserve"> slash and clear </w:t>
      </w:r>
      <w:r w:rsidR="00101E97" w:rsidRPr="00EF759F">
        <w:rPr>
          <w:rFonts w:ascii="Times New Roman" w:hAnsi="Times New Roman" w:cs="Times New Roman"/>
          <w:sz w:val="24"/>
          <w:szCs w:val="24"/>
        </w:rPr>
        <w:t>method</w:t>
      </w:r>
      <w:r w:rsidR="0026310A" w:rsidRPr="00EF759F">
        <w:rPr>
          <w:rFonts w:ascii="Times New Roman" w:hAnsi="Times New Roman" w:cs="Times New Roman"/>
          <w:sz w:val="24"/>
          <w:szCs w:val="24"/>
        </w:rPr>
        <w:t xml:space="preserve"> reported to </w:t>
      </w:r>
      <w:r w:rsidR="00101E97" w:rsidRPr="00EF759F">
        <w:rPr>
          <w:rFonts w:ascii="Times New Roman" w:hAnsi="Times New Roman" w:cs="Times New Roman"/>
          <w:sz w:val="24"/>
          <w:szCs w:val="24"/>
        </w:rPr>
        <w:t>disappearance of flies wi</w:t>
      </w:r>
      <w:r w:rsidR="00E55287" w:rsidRPr="00EF759F">
        <w:rPr>
          <w:rFonts w:ascii="Times New Roman" w:hAnsi="Times New Roman" w:cs="Times New Roman"/>
          <w:sz w:val="24"/>
          <w:szCs w:val="24"/>
        </w:rPr>
        <w:t>t</w:t>
      </w:r>
      <w:r w:rsidR="00101E97" w:rsidRPr="00EF759F">
        <w:rPr>
          <w:rFonts w:ascii="Times New Roman" w:hAnsi="Times New Roman" w:cs="Times New Roman"/>
          <w:sz w:val="24"/>
          <w:szCs w:val="24"/>
        </w:rPr>
        <w:t>hin</w:t>
      </w:r>
      <w:r w:rsidR="0026310A" w:rsidRPr="00EF759F">
        <w:rPr>
          <w:rFonts w:ascii="Times New Roman" w:hAnsi="Times New Roman" w:cs="Times New Roman"/>
          <w:sz w:val="24"/>
          <w:szCs w:val="24"/>
        </w:rPr>
        <w:t xml:space="preserve"> few months of implementation </w:t>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DOI":"10.3390/pathogens10101329","ISSN":"2076-0817","abstract":"&lt;p&gt;Background: High ongoing Onchocerca volvulus transmission was recently documented in Maridi County, South Sudan. To complement community-directed treatment with ivermectin (CDTI) as the main onchocerciasis control strategy, we initiated a community-based vector control method “slash and clear” at the Maridi dam, a Simulium damnosum s.l. breeding site, to reduce O. volvulus transmission. Methods: Simulium damnosum s.l. biting rates were collected before and during the twenty months following the “slash and clear” intervention using the human landing catches. Black flies were dissected to measure parity rates before and twelve months after the intervention. Larvae and pupae of S. damnosum s.l. were collected from the dam for morphological and chromosomal characterization to identify the cytospecies involved. Results: Biting rates of S. damnosum s.l. close to the Maridi dam spillway decreased by &amp;gt;90% post-“slash and clear” for more than six months. Twelve months after the “slash and clear” intervention, the reduction in biting rates was still at &amp;lt;50% (p = 0.0007). Parity rates reduced from 13% pre-“slash and clear” (November 2019) to 5.6% post-“slash and clear” (November 2020). Larvae collected from the dam were identified as Simulium sirbanum. Conclusion: The “slash and clear” method was found to be an effective and cheap community-based method to reduce black fly biting rates caused by S. sirbanum. When repeated at least annually together with a high CDTI coverage, this intervention has the potential to considerably accelerate onchocerciasis elimination.&lt;/p&gt;","author":[{"dropping-particle":"","family":"Raimon","given":"Stephen","non-dropping-particle":"","parse-names":false,"suffix":""},{"dropping-particle":"","family":"Lakwo","given":"Tom L.","non-dropping-particle":"","parse-names":false,"suffix":""},{"dropping-particle":"","family":"Sebit","given":"Wilson John","non-dropping-particle":"","parse-names":false,"suffix":""},{"dropping-particle":"","family":"Siewe Fodjo","given":"Joseph Nelson","non-dropping-particle":"","parse-names":false,"suffix":""},{"dropping-particle":"","family":"Alinda","given":"Peter","non-dropping-particle":"","parse-names":false,"suffix":""},{"dropping-particle":"","family":"Carter","given":"Jane Y.","non-dropping-particle":"","parse-names":false,"suffix":""},{"dropping-particle":"","family":"Post","given":"Rory J.","non-dropping-particle":"","parse-names":false,"suffix":""},{"dropping-particle":"","family":"Colebunders","given":"Robert","non-dropping-particle":"","parse-names":false,"suffix":""}],"container-title":"Pathogens","id":"ITEM-1","issue":"10","issued":{"date-parts":[["2021","10","15"]]},"page":"1329","title":"“Slash and Clear”, a Community-Based Vector Control Method to Reduce Onchocerciasis Transmission by Simulium sirbanum in Maridi, South Sudan: A Prospective Study","type":"article-journal","volume":"10"},"uris":["http://www.mendeley.com/documents/?uuid=e6c1f2b6-a2f9-37c1-bb11-3228847528aa"]}],"mendeley":{"formattedCitation":"(38)","plainTextFormattedCitation":"(38)","previouslyFormattedCitation":"(3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38)</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DOI":"10.4269/ajtmh.20-1104","ISSN":"0002-9637","abstract":"&lt;p&gt; Onchocerciasis, caused by infection with &lt;italic&gt;Onchocerca volvulus&lt;/italic&gt; , has been targeted for elimination by 2030. Currently, onchocerciasis elimination programs rely primarily on mass distribution of ivermectin. However, ivermectin alone may not be sufficient to achieve elimination in some circumstances, and additional tools may be needed. Vector control has been used as a tool to control onchocerciasis, but vector control using insecticides is expensive and ecologically detrimental. Community-directed removal of the trailing vegetation black fly larval attachment sites (slash and clear) has been shown to dramatically reduce vector biting densities. Here, we report studies to optimize the slash and clear process. Conducting slash and clear interventions at &lt;italic&gt;Simulium damnosum&lt;/italic&gt; sensu stricto breeding sites located within 2 km of afflicted communities resulted in a 95% reduction in vector biting. Extending slash and clear further than 2 km resulted in no further decrease. A single intervention conducted at the first half of the rainy season resulted in a 97% reduction in biting rate, whereas an intervention conducted at the end of the rainy season resulted in a 94% reduction. Vector numbers in any of the intervention villages did not fully recover by the start of the following rainy season. These results suggest that slash and clear may offer an inexpensive and effective way to augment ivermectin distribution in the effort to eliminate onchocerciasis in Africa. &lt;/p&gt;","author":[{"dropping-particle":"","family":"Jacob","given":"Benjamin","non-dropping-particle":"","parse-names":false,"suffix":""},{"dropping-particle":"","family":"Loum","given":"Denis","non-dropping-particle":"","parse-names":false,"suffix":""},{"dropping-particle":"","family":"Munu","given":"Denis","non-dropping-particle":"","parse-names":false,"suffix":""},{"dropping-particle":"","family":"Lakwo","given":"Thomson","non-dropping-particle":"","parse-names":false,"suffix":""},{"dropping-particle":"","family":"Byamukama","given":"Edson","non-dropping-particle":"","parse-names":false,"suffix":""},{"dropping-particle":"","family":"Habomugisha","given":"Peace","non-dropping-particle":"","parse-names":false,"suffix":""},{"dropping-particle":"","family":"Cupp","given":"Eddie W.","non-dropping-particle":"","parse-names":false,"suffix":""},{"dropping-particle":"","family":"Unnasch","given":"Thomas R.","non-dropping-particle":"","parse-names":false,"suffix":""}],"container-title":"The American Journal of Tropical Medicine and Hygiene","id":"ITEM-1","issue":"4","issued":{"date-parts":[["2021","4","7"]]},"page":"1394-1403","title":"Optimization of Slash and Clear Community-Directed Control of Simulium damnosum Sensu Stricto in Northern Uganda","type":"article-journal","volume":"104"},"uris":["http://www.mendeley.com/documents/?uuid=22dc833e-4e51-3784-901d-54f88e57b0d2"]}],"mendeley":{"formattedCitation":"(39)","plainTextFormattedCitation":"(39)","previouslyFormattedCitation":"(3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39)</w:t>
      </w:r>
      <w:r w:rsidR="001A5838" w:rsidRPr="00EF759F">
        <w:rPr>
          <w:rFonts w:ascii="Times New Roman" w:hAnsi="Times New Roman" w:cs="Times New Roman"/>
          <w:sz w:val="24"/>
          <w:szCs w:val="24"/>
        </w:rPr>
        <w:fldChar w:fldCharType="end"/>
      </w:r>
      <w:r w:rsidR="0026310A" w:rsidRPr="00EF759F">
        <w:rPr>
          <w:rFonts w:ascii="Times New Roman" w:hAnsi="Times New Roman" w:cs="Times New Roman"/>
          <w:sz w:val="24"/>
          <w:szCs w:val="24"/>
        </w:rPr>
        <w:t xml:space="preserve"> Michael et al., 2020).  </w:t>
      </w:r>
      <w:r w:rsidR="006B473E" w:rsidRPr="00EF759F">
        <w:rPr>
          <w:rFonts w:ascii="Times New Roman" w:hAnsi="Times New Roman" w:cs="Times New Roman"/>
          <w:sz w:val="24"/>
          <w:szCs w:val="24"/>
        </w:rPr>
        <w:t xml:space="preserve">Modelling studies show that </w:t>
      </w:r>
      <w:r w:rsidR="00027772" w:rsidRPr="00EF759F">
        <w:rPr>
          <w:rFonts w:ascii="Times New Roman" w:hAnsi="Times New Roman" w:cs="Times New Roman"/>
          <w:sz w:val="24"/>
          <w:szCs w:val="24"/>
        </w:rPr>
        <w:t xml:space="preserve">combining CDTI with vector control accelerates </w:t>
      </w:r>
      <w:r w:rsidR="006B473E" w:rsidRPr="00EF759F">
        <w:rPr>
          <w:rFonts w:ascii="Times New Roman" w:hAnsi="Times New Roman" w:cs="Times New Roman"/>
          <w:sz w:val="24"/>
          <w:szCs w:val="24"/>
        </w:rPr>
        <w:t>reduction in transmission</w:t>
      </w:r>
      <w:r w:rsidR="00027772" w:rsidRPr="00EF759F">
        <w:rPr>
          <w:rFonts w:ascii="Times New Roman" w:hAnsi="Times New Roman" w:cs="Times New Roman"/>
          <w:sz w:val="24"/>
          <w:szCs w:val="24"/>
        </w:rPr>
        <w:t xml:space="preserve"> by 30–60% </w:t>
      </w:r>
      <w:r w:rsidR="006B473E" w:rsidRPr="00EF759F">
        <w:rPr>
          <w:rFonts w:ascii="Times New Roman" w:hAnsi="Times New Roman" w:cs="Times New Roman"/>
          <w:sz w:val="24"/>
          <w:szCs w:val="24"/>
        </w:rPr>
        <w:t>and shortens the time to elimination compared with MDA</w:t>
      </w:r>
      <w:r w:rsidR="00DA57A5" w:rsidRPr="00EF759F">
        <w:rPr>
          <w:rFonts w:ascii="Times New Roman" w:hAnsi="Times New Roman" w:cs="Times New Roman"/>
          <w:sz w:val="24"/>
          <w:szCs w:val="24"/>
        </w:rPr>
        <w:t>/CDTI</w:t>
      </w:r>
      <w:r w:rsidR="006B473E" w:rsidRPr="00EF759F">
        <w:rPr>
          <w:rFonts w:ascii="Times New Roman" w:hAnsi="Times New Roman" w:cs="Times New Roman"/>
          <w:sz w:val="24"/>
          <w:szCs w:val="24"/>
        </w:rPr>
        <w:t xml:space="preserve"> alone, particularly in high-transmission foci</w:t>
      </w:r>
      <w:r w:rsidR="001D5179"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DOI":"10.3390/pathogens13030268","ISSN":"2076-0817","PMID":"38535611","abstract":"Onchocerciasis, or river blindness, has historically been one of the most important causes of blindness worldwide, and a major cause of socio-economic disruption, particularly in sub-Saharan Africa. Its importance as a cause of morbidity and an impediment to economic development in some of the poorest countries in the world motivated the international community to implement several programs to control or eliminate this scourge. Initially, these involved reducing transmission of the causative agent Onchocerca volvulus through controlling the vector population. When ivermectin was found to be a very effective drug for treating onchocerciasis, the strategy shifted to mass drug administration (MDA) of endemic communities. In some countries, both vector control and ivermectin MDA have been used together. However, traditional vector control methods involve treating rivers in which the black fly vectors breed with insecticides, a process which is expensive, requires trained personnel to administer, and can be ecologically harmful. In this review, we discuss recent research into alternatives to riverine insecticide treatment, which are inexpensive, ecologically less harmful, and can be implemented by the affected communities themselves. These can dramatically reduce vector densities and, when combined with ivermectin MDA, can accelerate the time to elimination when compared to MDA alone.","author":[{"dropping-particle":"","family":"Jacob","given":"Benjamin","non-dropping-particle":"","parse-names":false,"suffix":""},{"dropping-particle":"","family":"Michael","given":"Edwin","non-dropping-particle":"","parse-names":false,"suffix":""},{"dropping-particle":"","family":"Unnasch","given":"Thomas R","non-dropping-particle":"","parse-names":false,"suffix":""}],"container-title":"Pathogens (Basel, Switzerland)","id":"ITEM-1","issue":"3","issued":{"date-parts":[["2024","3","21"]]},"title":"Community-Directed Vector Control to Accelerate Onchocerciasis Elimination.","type":"article-journal","volume":"13"},"uris":["http://www.mendeley.com/documents/?uuid=6777ee09-3006-35f0-aac5-d26034b5acd3"]}],"mendeley":{"formattedCitation":"(40)","plainTextFormattedCitation":"(40)","previouslyFormattedCitation":"(4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40)</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 xml:space="preserve">. </w:t>
      </w:r>
      <w:r w:rsidR="00DA57A5" w:rsidRPr="00EF759F">
        <w:rPr>
          <w:rFonts w:ascii="Times New Roman" w:hAnsi="Times New Roman" w:cs="Times New Roman"/>
          <w:sz w:val="24"/>
          <w:szCs w:val="24"/>
        </w:rPr>
        <w:t>Thus, c</w:t>
      </w:r>
      <w:r w:rsidR="006B473E" w:rsidRPr="00EF759F">
        <w:rPr>
          <w:rFonts w:ascii="Times New Roman" w:hAnsi="Times New Roman" w:cs="Times New Roman"/>
          <w:sz w:val="24"/>
          <w:szCs w:val="24"/>
        </w:rPr>
        <w:t xml:space="preserve">ombining </w:t>
      </w:r>
      <w:proofErr w:type="spellStart"/>
      <w:r w:rsidR="006B473E" w:rsidRPr="00EF759F">
        <w:rPr>
          <w:rFonts w:ascii="Times New Roman" w:hAnsi="Times New Roman" w:cs="Times New Roman"/>
          <w:sz w:val="24"/>
          <w:szCs w:val="24"/>
        </w:rPr>
        <w:t>larviciding</w:t>
      </w:r>
      <w:proofErr w:type="spellEnd"/>
      <w:r w:rsidR="006B473E" w:rsidRPr="00EF759F">
        <w:rPr>
          <w:rFonts w:ascii="Times New Roman" w:hAnsi="Times New Roman" w:cs="Times New Roman"/>
          <w:sz w:val="24"/>
          <w:szCs w:val="24"/>
        </w:rPr>
        <w:t xml:space="preserve"> </w:t>
      </w:r>
      <w:r w:rsidR="00DA57A5" w:rsidRPr="00EF759F">
        <w:rPr>
          <w:rFonts w:ascii="Times New Roman" w:hAnsi="Times New Roman" w:cs="Times New Roman"/>
          <w:sz w:val="24"/>
          <w:szCs w:val="24"/>
        </w:rPr>
        <w:t xml:space="preserve">with CDTI </w:t>
      </w:r>
      <w:r w:rsidR="0026310A" w:rsidRPr="00EF759F">
        <w:rPr>
          <w:rFonts w:ascii="Times New Roman" w:hAnsi="Times New Roman" w:cs="Times New Roman"/>
          <w:sz w:val="24"/>
          <w:szCs w:val="24"/>
        </w:rPr>
        <w:t>can potentially save more than 10 years of interventions compared to relying on annual MDA</w:t>
      </w:r>
      <w:r w:rsidR="00DA57A5" w:rsidRPr="00EF759F">
        <w:rPr>
          <w:rFonts w:ascii="Times New Roman" w:hAnsi="Times New Roman" w:cs="Times New Roman"/>
          <w:sz w:val="24"/>
          <w:szCs w:val="24"/>
        </w:rPr>
        <w:t>/CDTI</w:t>
      </w:r>
      <w:r w:rsidR="0026310A" w:rsidRPr="00EF759F">
        <w:rPr>
          <w:rFonts w:ascii="Times New Roman" w:hAnsi="Times New Roman" w:cs="Times New Roman"/>
          <w:sz w:val="24"/>
          <w:szCs w:val="24"/>
        </w:rPr>
        <w:t xml:space="preserve"> alone </w:t>
      </w:r>
      <w:r w:rsidR="006B473E" w:rsidRPr="00EF759F">
        <w:rPr>
          <w:rFonts w:ascii="Times New Roman" w:hAnsi="Times New Roman" w:cs="Times New Roman"/>
          <w:sz w:val="24"/>
          <w:szCs w:val="24"/>
        </w:rPr>
        <w:t xml:space="preserve">and cost-saving in the medium term in persistent foci </w:t>
      </w:r>
      <w:r w:rsidR="001A5838" w:rsidRPr="00EF759F">
        <w:rPr>
          <w:rFonts w:ascii="Times New Roman" w:hAnsi="Times New Roman" w:cs="Times New Roman"/>
          <w:sz w:val="24"/>
          <w:szCs w:val="24"/>
        </w:rPr>
        <w:fldChar w:fldCharType="begin" w:fldLock="1"/>
      </w:r>
      <w:r w:rsidR="00705708" w:rsidRPr="00EF759F">
        <w:rPr>
          <w:rFonts w:ascii="Times New Roman" w:hAnsi="Times New Roman" w:cs="Times New Roman"/>
          <w:sz w:val="24"/>
          <w:szCs w:val="24"/>
        </w:rPr>
        <w:instrText>ADDIN CSL_CITATION {"citationItems":[{"id":"ITEM-1","itemData":{"ISSN":"0042-9686","PMID":"9277011","abstract":"In the extension areas of the Onchocerciasis Control Programme in West Africa, aerial larviciding is supplemented with annual ivermectin treatment, mainly to achieve better control of morbidity. The purpose of this study is to determine whether and to what extent the addition of annual ivermectin treatment permits earlier cessation of vector control than originally recommended. The effectiveness of combined ivermectin distribution and vector control was assessed using an epidemiological model. Model predictions suggest that, dependent on the pre-control endemicity of the area and the proportion of persons treated during each ivermectin round, large-scale annual treatment permits a considerable reduction in the duration of vector control. Taking into account uncertainty about the efficacy of ivermectin, our results indicate that, provided treatment coverage is at least 65% and there is no importation of infection from elsewhere, 12 years of combined control will be sufficient to reduce the risk of recrudescence to below 1% in even the most afflicted areas.","author":[{"dropping-particle":"","family":"Plaisier","given":"A P","non-dropping-particle":"","parse-names":false,"suffix":""},{"dropping-particle":"","family":"Alley","given":"E S","non-dropping-particle":"","parse-names":false,"suffix":""},{"dropping-particle":"","family":"Oortmarssen","given":"G J","non-dropping-particle":"van","parse-names":false,"suffix":""},{"dropping-particle":"","family":"Boatin","given":"B A","non-dropping-particle":"","parse-names":false,"suffix":""},{"dropping-particle":"","family":"Habbema","given":"J D","non-dropping-particle":"","parse-names":false,"suffix":""}],"container-title":"Bulletin of the World Health Organization","id":"ITEM-1","issue":"3","issued":{"date-parts":[["1997"]]},"page":"237-45","title":"Required duration of combined annual ivermectin treatment and vector control in the Onchocerciasis Control Programme in west Africa.","type":"article-journal","volume":"75"},"uris":["http://www.mendeley.com/documents/?uuid=c98bf1be-45a2-3480-87da-72ad34ac7aab"]}],"mendeley":{"formattedCitation":"(41)","plainTextFormattedCitation":"(41)","previouslyFormattedCitation":"(4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705708" w:rsidRPr="00EF759F">
        <w:rPr>
          <w:rFonts w:ascii="Times New Roman" w:hAnsi="Times New Roman" w:cs="Times New Roman"/>
          <w:noProof/>
          <w:sz w:val="24"/>
          <w:szCs w:val="24"/>
        </w:rPr>
        <w:t>(4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0365F3" w:rsidRPr="00EF759F">
        <w:rPr>
          <w:rFonts w:ascii="Times New Roman" w:hAnsi="Times New Roman" w:cs="Times New Roman"/>
          <w:sz w:val="24"/>
          <w:szCs w:val="24"/>
        </w:rPr>
        <w:instrText>ADDIN CSL_CITATION {"citationItems":[{"id":"ITEM-1","itemData":{"DOI":"10.1186/s13071-018-2864-y","ISSN":"1756-3305","PMID":"29843770","abstract":"BACKGROUND In 2012, the World Health Organization set goals for the elimination of onchocerciasis transmission by 2020 in selected African countries. Epidemiological data and mathematical modelling have indicated that elimination may not be achieved with annual ivermectin distribution in all endemic foci. Complementary and alternative treatment strategies (ATS), including vector control, will be necessary. Implementation of vector control will require that the ecology and population dynamics of Simulium damnosum (sensu lato) be carefully considered. METHODS We adapted our previous SIMuliid POPulation dynamics (SIMPOP) model to explore the impact of larvicidal insecticides on S. damnosum (s.l.) biting rates in different ecological contexts and to identify how frequently and for how long vector control should be continued to sustain substantive reductions in vector biting. SIMPOP was fitted to data from large-scale aerial larviciding trials in savannah sites (Ghana) and small-scale ground larviciding trials in forest areas (Cameroon). The model was validated against independent data from Burkina Faso/Côte d'Ivoire (savannah) and Bioko (forest). Scenario analysis explored the effects of ecological and programmatic factors such as pre-control daily biting rate (DBR) and larviciding scheme design on reductions and resurgences in biting rates. RESULTS The estimated efficacy of large-scale aerial larviciding in the savannah was greater than that of ground-based larviciding in the forest. Small changes in larvicidal efficacy can have large impacts on intervention success. At 93% larvicidal efficacy (a realistic value based on field trials), 10 consecutive weekly larvicidal treatments would reduce DBRs by 96% (e.g. from 400 to 16 bites/person/day). At 70% efficacy, and for 10 weekly applications, the DBR would decrease by 67% (e.g. from 400 to 132 bites/person/day). Larviciding is more likely to succeed in areas with lower water temperatures and where blackfly species have longer gonotrophic cycles. CONCLUSIONS Focal vector control can reduce vector biting rates in settings where a high larvicidal efficacy can be achieved and an appropriate duration and frequency of larviciding can be ensured. Future work linking SIMPOP with onchocerciasis transmission models will permit evaluation of the impact of combined anti-vectorial and anti-parasitic interventions on accelerating elimination of the disease.","author":[{"dropping-particle":"","family":"Routledge","given":"Isobel","non-dropping-particle":"","parse-names":false,"suffix":""},{"dropping-particle":"","family":"Walker","given":"Martin","non-dropping-particle":"","parse-names":false,"suffix":""},{"dropping-particle":"","family":"Cheke","given":"Robert A","non-dropping-particle":"","parse-names":false,"suffix":""},{"dropping-particle":"","family":"Bhatt","given":"Samir","non-dropping-particle":"","parse-names":false,"suffix":""},{"dropping-particle":"","family":"Nkot","given":"Pierre Baleguel","non-dropping-particle":"","parse-names":false,"suffix":""},{"dropping-particle":"","family":"Matthews","given":"Graham A","non-dropping-particle":"","parse-names":false,"suffix":""},{"dropping-particle":"","family":"Baleguel","given":"Didier","non-dropping-particle":"","parse-names":false,"suffix":""},{"dropping-particle":"","family":"Dobson","given":"Hans M","non-dropping-particle":"","parse-names":false,"suffix":""},{"dropping-particle":"","family":"Wiles","given":"Terry L","non-dropping-particle":"","parse-names":false,"suffix":""},{"dropping-particle":"","family":"Basañez","given":"Maria-Gloria","non-dropping-particle":"","parse-names":false,"suffix":""}],"container-title":"Parasites &amp; vectors","id":"ITEM-1","issue":"1","issued":{"date-parts":[["2018","5","29"]]},"page":"316","title":"Modelling the impact of larviciding on the population dynamics and biting rates of Simulium damnosum (s.l.): implications for vector control as a complementary strategy for onchocerciasis elimination in Africa.","type":"article-journal","volume":"11"},"uris":["http://www.mendeley.com/documents/?uuid=788f6356-4e9a-31a4-814a-e1f055660a41"]}],"mendeley":{"formattedCitation":"(30)","plainTextFormattedCitation":"(30)","previouslyFormattedCitation":"(3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0365F3" w:rsidRPr="00EF759F">
        <w:rPr>
          <w:rFonts w:ascii="Times New Roman" w:hAnsi="Times New Roman" w:cs="Times New Roman"/>
          <w:noProof/>
          <w:sz w:val="24"/>
          <w:szCs w:val="24"/>
        </w:rPr>
        <w:t>(30)</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 xml:space="preserve">. </w:t>
      </w:r>
    </w:p>
    <w:p w14:paraId="21F3A3BA" w14:textId="77777777" w:rsidR="006B473E" w:rsidRPr="00EF759F" w:rsidRDefault="00EF4AD0" w:rsidP="00622033">
      <w:pPr>
        <w:tabs>
          <w:tab w:val="left" w:pos="1155"/>
        </w:tabs>
        <w:jc w:val="both"/>
        <w:rPr>
          <w:rFonts w:ascii="Times New Roman" w:hAnsi="Times New Roman" w:cs="Times New Roman"/>
          <w:sz w:val="24"/>
          <w:szCs w:val="24"/>
        </w:rPr>
      </w:pPr>
      <w:r w:rsidRPr="00EF759F">
        <w:rPr>
          <w:rFonts w:ascii="Times New Roman" w:hAnsi="Times New Roman" w:cs="Times New Roman"/>
          <w:sz w:val="24"/>
          <w:szCs w:val="24"/>
        </w:rPr>
        <w:t xml:space="preserve">Effective implementation of vector control </w:t>
      </w:r>
      <w:proofErr w:type="spellStart"/>
      <w:r w:rsidRPr="00EF759F">
        <w:rPr>
          <w:rFonts w:ascii="Times New Roman" w:hAnsi="Times New Roman" w:cs="Times New Roman"/>
          <w:sz w:val="24"/>
          <w:szCs w:val="24"/>
        </w:rPr>
        <w:t>programme</w:t>
      </w:r>
      <w:proofErr w:type="spellEnd"/>
      <w:r w:rsidRPr="00EF759F">
        <w:rPr>
          <w:rFonts w:ascii="Times New Roman" w:hAnsi="Times New Roman" w:cs="Times New Roman"/>
          <w:sz w:val="24"/>
          <w:szCs w:val="24"/>
        </w:rPr>
        <w:t xml:space="preserve"> </w:t>
      </w:r>
      <w:r w:rsidR="00DA57A5" w:rsidRPr="00EF759F">
        <w:rPr>
          <w:rFonts w:ascii="Times New Roman" w:hAnsi="Times New Roman" w:cs="Times New Roman"/>
          <w:sz w:val="24"/>
          <w:szCs w:val="24"/>
        </w:rPr>
        <w:t>such as slash and clear method</w:t>
      </w:r>
      <w:r w:rsidRPr="00EF759F">
        <w:rPr>
          <w:rFonts w:ascii="Times New Roman" w:hAnsi="Times New Roman" w:cs="Times New Roman"/>
          <w:sz w:val="24"/>
          <w:szCs w:val="24"/>
        </w:rPr>
        <w:t xml:space="preserve"> in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will require </w:t>
      </w:r>
      <w:r w:rsidR="00200DFD" w:rsidRPr="00EF759F">
        <w:rPr>
          <w:rFonts w:ascii="Times New Roman" w:hAnsi="Times New Roman" w:cs="Times New Roman"/>
          <w:sz w:val="24"/>
          <w:szCs w:val="24"/>
        </w:rPr>
        <w:t xml:space="preserve">effective mapping of </w:t>
      </w:r>
      <w:r w:rsidRPr="00EF759F">
        <w:rPr>
          <w:rFonts w:ascii="Times New Roman" w:hAnsi="Times New Roman" w:cs="Times New Roman"/>
          <w:sz w:val="24"/>
          <w:szCs w:val="24"/>
        </w:rPr>
        <w:t xml:space="preserve">breeding sites within 2 km of the at-risk communities. Since, </w:t>
      </w:r>
      <w:proofErr w:type="spellStart"/>
      <w:r w:rsidRPr="00EF759F">
        <w:rPr>
          <w:rFonts w:ascii="Times New Roman" w:hAnsi="Times New Roman" w:cs="Times New Roman"/>
          <w:i/>
          <w:iCs/>
          <w:sz w:val="24"/>
          <w:szCs w:val="24"/>
        </w:rPr>
        <w:t>Simulium</w:t>
      </w:r>
      <w:proofErr w:type="spellEnd"/>
      <w:r w:rsidRPr="00EF759F">
        <w:rPr>
          <w:rFonts w:ascii="Times New Roman" w:hAnsi="Times New Roman" w:cs="Times New Roman"/>
          <w:i/>
          <w:iCs/>
          <w:sz w:val="24"/>
          <w:szCs w:val="24"/>
        </w:rPr>
        <w:t> </w:t>
      </w:r>
      <w:proofErr w:type="spellStart"/>
      <w:r w:rsidR="00200DFD" w:rsidRPr="00EF759F">
        <w:rPr>
          <w:rFonts w:ascii="Times New Roman" w:hAnsi="Times New Roman" w:cs="Times New Roman"/>
          <w:i/>
          <w:iCs/>
          <w:sz w:val="24"/>
          <w:szCs w:val="24"/>
        </w:rPr>
        <w:t>damnosum</w:t>
      </w:r>
      <w:proofErr w:type="spellEnd"/>
      <w:r w:rsidR="00200DFD" w:rsidRPr="00EF759F">
        <w:rPr>
          <w:rFonts w:ascii="Times New Roman" w:hAnsi="Times New Roman" w:cs="Times New Roman"/>
          <w:i/>
          <w:iCs/>
          <w:sz w:val="24"/>
          <w:szCs w:val="24"/>
        </w:rPr>
        <w:t xml:space="preserve"> </w:t>
      </w:r>
      <w:proofErr w:type="spellStart"/>
      <w:r w:rsidR="00200DFD" w:rsidRPr="00EF759F">
        <w:rPr>
          <w:rFonts w:ascii="Times New Roman" w:hAnsi="Times New Roman" w:cs="Times New Roman"/>
          <w:i/>
          <w:iCs/>
          <w:sz w:val="24"/>
          <w:szCs w:val="24"/>
        </w:rPr>
        <w:t>s.l.</w:t>
      </w:r>
      <w:proofErr w:type="spellEnd"/>
      <w:r w:rsidR="00A3482B" w:rsidRPr="00EF759F">
        <w:rPr>
          <w:rFonts w:ascii="Times New Roman" w:hAnsi="Times New Roman" w:cs="Times New Roman"/>
          <w:i/>
          <w:iCs/>
          <w:sz w:val="24"/>
          <w:szCs w:val="24"/>
        </w:rPr>
        <w:t xml:space="preserve">, </w:t>
      </w:r>
      <w:r w:rsidR="00200DFD" w:rsidRPr="00EF759F">
        <w:rPr>
          <w:rFonts w:ascii="Times New Roman" w:hAnsi="Times New Roman" w:cs="Times New Roman"/>
          <w:sz w:val="24"/>
          <w:szCs w:val="24"/>
        </w:rPr>
        <w:t>the primary</w:t>
      </w:r>
      <w:r w:rsidRPr="00EF759F">
        <w:rPr>
          <w:rFonts w:ascii="Times New Roman" w:hAnsi="Times New Roman" w:cs="Times New Roman"/>
          <w:sz w:val="24"/>
          <w:szCs w:val="24"/>
        </w:rPr>
        <w:t xml:space="preserve"> vector of </w:t>
      </w:r>
      <w:r w:rsidRPr="00EF759F">
        <w:rPr>
          <w:rFonts w:ascii="Times New Roman" w:hAnsi="Times New Roman" w:cs="Times New Roman"/>
          <w:i/>
          <w:iCs/>
          <w:sz w:val="24"/>
          <w:szCs w:val="24"/>
        </w:rPr>
        <w:t>O. volvulus</w:t>
      </w:r>
      <w:r w:rsidRPr="00EF759F">
        <w:rPr>
          <w:rFonts w:ascii="Times New Roman" w:hAnsi="Times New Roman" w:cs="Times New Roman"/>
          <w:sz w:val="24"/>
          <w:szCs w:val="24"/>
        </w:rPr>
        <w:t xml:space="preserve">, only lay their eggs in fast-flowing, clean, well-oxygenated water, the source of the vector will be limited to certain locations in the rivers, primarily </w:t>
      </w:r>
      <w:r w:rsidR="00DE6DAB" w:rsidRPr="00EF759F">
        <w:rPr>
          <w:rFonts w:ascii="Times New Roman" w:hAnsi="Times New Roman" w:cs="Times New Roman"/>
          <w:sz w:val="24"/>
          <w:szCs w:val="24"/>
        </w:rPr>
        <w:t xml:space="preserve">the </w:t>
      </w:r>
      <w:r w:rsidRPr="00EF759F">
        <w:rPr>
          <w:rFonts w:ascii="Times New Roman" w:hAnsi="Times New Roman" w:cs="Times New Roman"/>
          <w:sz w:val="24"/>
          <w:szCs w:val="24"/>
        </w:rPr>
        <w:t xml:space="preserve">rapids. </w:t>
      </w:r>
      <w:r w:rsidR="00DE6DAB" w:rsidRPr="00EF759F">
        <w:rPr>
          <w:rFonts w:ascii="Times New Roman" w:hAnsi="Times New Roman" w:cs="Times New Roman"/>
          <w:sz w:val="24"/>
          <w:szCs w:val="24"/>
        </w:rPr>
        <w:t xml:space="preserve">Thus, </w:t>
      </w:r>
      <w:r w:rsidR="00200DFD" w:rsidRPr="00EF759F">
        <w:rPr>
          <w:rFonts w:ascii="Times New Roman" w:hAnsi="Times New Roman" w:cs="Times New Roman"/>
          <w:sz w:val="24"/>
          <w:szCs w:val="24"/>
        </w:rPr>
        <w:t xml:space="preserve">drone-guided breeding site mapping accompanied by </w:t>
      </w:r>
      <w:r w:rsidR="00DE6DAB" w:rsidRPr="00EF759F">
        <w:rPr>
          <w:rFonts w:ascii="Times New Roman" w:hAnsi="Times New Roman" w:cs="Times New Roman"/>
          <w:sz w:val="24"/>
          <w:szCs w:val="24"/>
        </w:rPr>
        <w:t xml:space="preserve">trained entomologists will be needed to walk along accessible river banks, checking the trailing vegetation in the fast-flowing stretches of river for black fly larvae. </w:t>
      </w:r>
      <w:r w:rsidR="005F7C47" w:rsidRPr="00EF759F">
        <w:rPr>
          <w:rFonts w:ascii="Times New Roman" w:hAnsi="Times New Roman" w:cs="Times New Roman"/>
          <w:sz w:val="24"/>
          <w:szCs w:val="24"/>
        </w:rPr>
        <w:t>The</w:t>
      </w:r>
      <w:r w:rsidR="00BD5F2E" w:rsidRPr="00EF759F">
        <w:rPr>
          <w:rFonts w:ascii="Times New Roman" w:hAnsi="Times New Roman" w:cs="Times New Roman"/>
          <w:sz w:val="24"/>
          <w:szCs w:val="24"/>
        </w:rPr>
        <w:t xml:space="preserve"> use of high-resolution</w:t>
      </w:r>
      <w:r w:rsidR="00CF2DCB" w:rsidRPr="00EF759F">
        <w:rPr>
          <w:rFonts w:ascii="Times New Roman" w:hAnsi="Times New Roman" w:cs="Times New Roman"/>
          <w:sz w:val="24"/>
          <w:szCs w:val="24"/>
        </w:rPr>
        <w:t xml:space="preserve"> </w:t>
      </w:r>
      <w:r w:rsidR="00BD5F2E" w:rsidRPr="00EF759F">
        <w:rPr>
          <w:rFonts w:ascii="Times New Roman" w:hAnsi="Times New Roman" w:cs="Times New Roman"/>
          <w:sz w:val="24"/>
          <w:szCs w:val="24"/>
        </w:rPr>
        <w:t xml:space="preserve">drone-based images </w:t>
      </w:r>
      <w:r w:rsidR="00CF2DCB" w:rsidRPr="00EF759F">
        <w:rPr>
          <w:rFonts w:ascii="Times New Roman" w:hAnsi="Times New Roman" w:cs="Times New Roman"/>
          <w:sz w:val="24"/>
          <w:szCs w:val="24"/>
        </w:rPr>
        <w:t xml:space="preserve">of </w:t>
      </w:r>
      <w:proofErr w:type="spellStart"/>
      <w:r w:rsidR="00BD5F2E" w:rsidRPr="00EF759F">
        <w:rPr>
          <w:rFonts w:ascii="Times New Roman" w:hAnsi="Times New Roman" w:cs="Times New Roman"/>
          <w:i/>
          <w:iCs/>
          <w:sz w:val="24"/>
          <w:szCs w:val="24"/>
        </w:rPr>
        <w:t>simullium</w:t>
      </w:r>
      <w:proofErr w:type="spellEnd"/>
      <w:r w:rsidR="00BD5F2E" w:rsidRPr="00EF759F">
        <w:rPr>
          <w:rFonts w:ascii="Times New Roman" w:hAnsi="Times New Roman" w:cs="Times New Roman"/>
          <w:i/>
          <w:iCs/>
          <w:sz w:val="24"/>
          <w:szCs w:val="24"/>
        </w:rPr>
        <w:t xml:space="preserve"> </w:t>
      </w:r>
      <w:r w:rsidR="00CF2DCB" w:rsidRPr="00EF759F">
        <w:rPr>
          <w:rFonts w:ascii="Times New Roman" w:hAnsi="Times New Roman" w:cs="Times New Roman"/>
          <w:sz w:val="24"/>
          <w:szCs w:val="24"/>
        </w:rPr>
        <w:t>breeding sites</w:t>
      </w:r>
      <w:r w:rsidR="00BD5F2E" w:rsidRPr="00EF759F">
        <w:rPr>
          <w:rFonts w:ascii="Times New Roman" w:hAnsi="Times New Roman" w:cs="Times New Roman"/>
          <w:sz w:val="24"/>
          <w:szCs w:val="24"/>
        </w:rPr>
        <w:t xml:space="preserve">, </w:t>
      </w:r>
      <w:r w:rsidR="00FD0C3E" w:rsidRPr="00EF759F">
        <w:rPr>
          <w:rFonts w:ascii="Times New Roman" w:hAnsi="Times New Roman" w:cs="Times New Roman"/>
          <w:sz w:val="24"/>
          <w:szCs w:val="24"/>
        </w:rPr>
        <w:t xml:space="preserve">will </w:t>
      </w:r>
      <w:r w:rsidR="00BD5F2E" w:rsidRPr="00EF759F">
        <w:rPr>
          <w:rFonts w:ascii="Times New Roman" w:hAnsi="Times New Roman" w:cs="Times New Roman"/>
          <w:sz w:val="24"/>
          <w:szCs w:val="24"/>
        </w:rPr>
        <w:t xml:space="preserve">rapidly </w:t>
      </w:r>
      <w:r w:rsidR="005F7C47" w:rsidRPr="00EF759F">
        <w:rPr>
          <w:rFonts w:ascii="Times New Roman" w:hAnsi="Times New Roman" w:cs="Times New Roman"/>
          <w:sz w:val="24"/>
          <w:szCs w:val="24"/>
        </w:rPr>
        <w:t>c</w:t>
      </w:r>
      <w:r w:rsidR="00BD5F2E" w:rsidRPr="00EF759F">
        <w:rPr>
          <w:rFonts w:ascii="Times New Roman" w:hAnsi="Times New Roman" w:cs="Times New Roman"/>
          <w:sz w:val="24"/>
          <w:szCs w:val="24"/>
        </w:rPr>
        <w:t>over relatively large areas in a short period of time</w:t>
      </w:r>
      <w:r w:rsidR="00625BB6" w:rsidRPr="00EF759F">
        <w:rPr>
          <w:rFonts w:ascii="Times New Roman" w:hAnsi="Times New Roman" w:cs="Times New Roman"/>
          <w:sz w:val="24"/>
          <w:szCs w:val="24"/>
        </w:rPr>
        <w:t xml:space="preserve"> (H</w:t>
      </w:r>
      <w:r w:rsidR="00FD0C3E" w:rsidRPr="00EF759F">
        <w:rPr>
          <w:rFonts w:ascii="Times New Roman" w:hAnsi="Times New Roman" w:cs="Times New Roman"/>
          <w:sz w:val="24"/>
          <w:szCs w:val="24"/>
        </w:rPr>
        <w:t>en</w:t>
      </w:r>
      <w:r w:rsidR="00625BB6" w:rsidRPr="00EF759F">
        <w:rPr>
          <w:rFonts w:ascii="Times New Roman" w:hAnsi="Times New Roman" w:cs="Times New Roman"/>
          <w:sz w:val="24"/>
          <w:szCs w:val="24"/>
        </w:rPr>
        <w:t>dy, 2023)</w:t>
      </w:r>
      <w:r w:rsidR="00BD5F2E" w:rsidRPr="00EF759F">
        <w:rPr>
          <w:rFonts w:ascii="Times New Roman" w:hAnsi="Times New Roman" w:cs="Times New Roman"/>
          <w:sz w:val="24"/>
          <w:szCs w:val="24"/>
        </w:rPr>
        <w:t xml:space="preserve">. </w:t>
      </w:r>
      <w:r w:rsidR="006B473E" w:rsidRPr="00EF759F">
        <w:rPr>
          <w:rFonts w:ascii="Times New Roman" w:hAnsi="Times New Roman" w:cs="Times New Roman"/>
          <w:sz w:val="24"/>
          <w:szCs w:val="24"/>
        </w:rPr>
        <w:t xml:space="preserve">New technologies (drone-based mapping and possibly drone larvicide delivery) have been proposed for </w:t>
      </w:r>
      <w:r w:rsidR="00DE6DAB" w:rsidRPr="00EF759F">
        <w:rPr>
          <w:rFonts w:ascii="Times New Roman" w:hAnsi="Times New Roman" w:cs="Times New Roman"/>
          <w:sz w:val="24"/>
          <w:szCs w:val="24"/>
        </w:rPr>
        <w:t xml:space="preserve">the </w:t>
      </w:r>
      <w:proofErr w:type="spellStart"/>
      <w:r w:rsidR="006B473E" w:rsidRPr="00EF759F">
        <w:rPr>
          <w:rFonts w:ascii="Times New Roman" w:hAnsi="Times New Roman" w:cs="Times New Roman"/>
          <w:sz w:val="24"/>
          <w:szCs w:val="24"/>
        </w:rPr>
        <w:t>Mahenge</w:t>
      </w:r>
      <w:proofErr w:type="spellEnd"/>
      <w:r w:rsidR="006B473E" w:rsidRPr="00EF759F">
        <w:rPr>
          <w:rFonts w:ascii="Times New Roman" w:hAnsi="Times New Roman" w:cs="Times New Roman"/>
          <w:sz w:val="24"/>
          <w:szCs w:val="24"/>
        </w:rPr>
        <w:t xml:space="preserve"> </w:t>
      </w:r>
      <w:r w:rsidR="00DE6DAB" w:rsidRPr="00EF759F">
        <w:rPr>
          <w:rFonts w:ascii="Times New Roman" w:hAnsi="Times New Roman" w:cs="Times New Roman"/>
          <w:sz w:val="24"/>
          <w:szCs w:val="24"/>
        </w:rPr>
        <w:t xml:space="preserve">focus </w:t>
      </w:r>
      <w:r w:rsidR="006B473E" w:rsidRPr="00EF759F">
        <w:rPr>
          <w:rFonts w:ascii="Times New Roman" w:hAnsi="Times New Roman" w:cs="Times New Roman"/>
          <w:sz w:val="24"/>
          <w:szCs w:val="24"/>
        </w:rPr>
        <w:t xml:space="preserve">to map </w:t>
      </w:r>
      <w:r w:rsidR="00DE6DAB" w:rsidRPr="00EF759F">
        <w:rPr>
          <w:rFonts w:ascii="Times New Roman" w:hAnsi="Times New Roman" w:cs="Times New Roman"/>
          <w:sz w:val="24"/>
          <w:szCs w:val="24"/>
        </w:rPr>
        <w:t>the i</w:t>
      </w:r>
      <w:r w:rsidR="006B473E" w:rsidRPr="00EF759F">
        <w:rPr>
          <w:rFonts w:ascii="Times New Roman" w:hAnsi="Times New Roman" w:cs="Times New Roman"/>
          <w:sz w:val="24"/>
          <w:szCs w:val="24"/>
        </w:rPr>
        <w:t xml:space="preserve">naccessible breeding sites and improve precision of </w:t>
      </w:r>
      <w:proofErr w:type="spellStart"/>
      <w:r w:rsidR="006B473E" w:rsidRPr="00EF759F">
        <w:rPr>
          <w:rFonts w:ascii="Times New Roman" w:hAnsi="Times New Roman" w:cs="Times New Roman"/>
          <w:sz w:val="24"/>
          <w:szCs w:val="24"/>
        </w:rPr>
        <w:t>larviciding</w:t>
      </w:r>
      <w:proofErr w:type="spellEnd"/>
      <w:r w:rsidR="006B473E" w:rsidRPr="00EF759F">
        <w:rPr>
          <w:rFonts w:ascii="Times New Roman" w:hAnsi="Times New Roman" w:cs="Times New Roman"/>
          <w:sz w:val="24"/>
          <w:szCs w:val="24"/>
        </w:rPr>
        <w:t xml:space="preserve"> operations (</w:t>
      </w:r>
      <w:proofErr w:type="spellStart"/>
      <w:r w:rsidR="006B473E" w:rsidRPr="00EF759F">
        <w:rPr>
          <w:rFonts w:ascii="Times New Roman" w:hAnsi="Times New Roman" w:cs="Times New Roman"/>
          <w:sz w:val="24"/>
          <w:szCs w:val="24"/>
        </w:rPr>
        <w:t>Mushi</w:t>
      </w:r>
      <w:proofErr w:type="spellEnd"/>
      <w:r w:rsidR="006B473E" w:rsidRPr="00EF759F">
        <w:rPr>
          <w:rFonts w:ascii="Times New Roman" w:hAnsi="Times New Roman" w:cs="Times New Roman"/>
          <w:sz w:val="24"/>
          <w:szCs w:val="24"/>
        </w:rPr>
        <w:t>, 2023).</w:t>
      </w:r>
      <w:r w:rsidR="00DE6DAB" w:rsidRPr="00EF759F">
        <w:rPr>
          <w:rFonts w:ascii="Times New Roman" w:hAnsi="Times New Roman" w:cs="Times New Roman"/>
          <w:sz w:val="24"/>
          <w:szCs w:val="24"/>
        </w:rPr>
        <w:t xml:space="preserve"> Although the approach is promising </w:t>
      </w:r>
      <w:r w:rsidR="00FD0C3E" w:rsidRPr="00EF759F">
        <w:rPr>
          <w:rFonts w:ascii="Times New Roman" w:hAnsi="Times New Roman" w:cs="Times New Roman"/>
          <w:sz w:val="24"/>
          <w:szCs w:val="24"/>
        </w:rPr>
        <w:t xml:space="preserve">further </w:t>
      </w:r>
      <w:r w:rsidR="00DE6DAB" w:rsidRPr="00EF759F">
        <w:rPr>
          <w:rFonts w:ascii="Times New Roman" w:hAnsi="Times New Roman" w:cs="Times New Roman"/>
          <w:sz w:val="24"/>
          <w:szCs w:val="24"/>
        </w:rPr>
        <w:t>steps</w:t>
      </w:r>
      <w:r w:rsidR="00625BB6" w:rsidRPr="00EF759F">
        <w:rPr>
          <w:rFonts w:ascii="Times New Roman" w:hAnsi="Times New Roman" w:cs="Times New Roman"/>
          <w:sz w:val="24"/>
          <w:szCs w:val="24"/>
        </w:rPr>
        <w:t xml:space="preserve"> </w:t>
      </w:r>
      <w:r w:rsidR="00DE6DAB" w:rsidRPr="00EF759F">
        <w:rPr>
          <w:rFonts w:ascii="Times New Roman" w:hAnsi="Times New Roman" w:cs="Times New Roman"/>
          <w:sz w:val="24"/>
          <w:szCs w:val="24"/>
        </w:rPr>
        <w:t>should be taken</w:t>
      </w:r>
      <w:r w:rsidR="00625BB6" w:rsidRPr="00EF759F">
        <w:rPr>
          <w:rFonts w:ascii="Times New Roman" w:hAnsi="Times New Roman" w:cs="Times New Roman"/>
          <w:sz w:val="24"/>
          <w:szCs w:val="24"/>
        </w:rPr>
        <w:t xml:space="preserve"> </w:t>
      </w:r>
      <w:r w:rsidR="00DE6DAB" w:rsidRPr="00EF759F">
        <w:rPr>
          <w:rFonts w:ascii="Times New Roman" w:hAnsi="Times New Roman" w:cs="Times New Roman"/>
          <w:sz w:val="24"/>
          <w:szCs w:val="24"/>
        </w:rPr>
        <w:t xml:space="preserve">to make this pilot-stage </w:t>
      </w:r>
      <w:r w:rsidR="00FD0C3E" w:rsidRPr="00EF759F">
        <w:rPr>
          <w:rFonts w:ascii="Times New Roman" w:hAnsi="Times New Roman" w:cs="Times New Roman"/>
          <w:sz w:val="24"/>
          <w:szCs w:val="24"/>
        </w:rPr>
        <w:t xml:space="preserve">a </w:t>
      </w:r>
      <w:r w:rsidR="00FD0C3E" w:rsidRPr="00EF759F">
        <w:rPr>
          <w:rFonts w:ascii="Times New Roman" w:hAnsi="Times New Roman" w:cs="Times New Roman"/>
          <w:sz w:val="24"/>
          <w:szCs w:val="24"/>
        </w:rPr>
        <w:lastRenderedPageBreak/>
        <w:t xml:space="preserve">reality </w:t>
      </w:r>
      <w:r w:rsidR="00DE6DAB" w:rsidRPr="00EF759F">
        <w:rPr>
          <w:rFonts w:ascii="Times New Roman" w:hAnsi="Times New Roman" w:cs="Times New Roman"/>
          <w:sz w:val="24"/>
          <w:szCs w:val="24"/>
        </w:rPr>
        <w:t xml:space="preserve">for </w:t>
      </w:r>
      <w:proofErr w:type="spellStart"/>
      <w:r w:rsidR="00DE6DAB" w:rsidRPr="00EF759F">
        <w:rPr>
          <w:rFonts w:ascii="Times New Roman" w:hAnsi="Times New Roman" w:cs="Times New Roman"/>
          <w:i/>
          <w:iCs/>
          <w:sz w:val="24"/>
          <w:szCs w:val="24"/>
        </w:rPr>
        <w:t>Simulium</w:t>
      </w:r>
      <w:proofErr w:type="spellEnd"/>
      <w:r w:rsidR="00DE6DAB" w:rsidRPr="00EF759F">
        <w:rPr>
          <w:rFonts w:ascii="Times New Roman" w:hAnsi="Times New Roman" w:cs="Times New Roman"/>
          <w:sz w:val="24"/>
          <w:szCs w:val="24"/>
        </w:rPr>
        <w:t xml:space="preserve"> control</w:t>
      </w:r>
      <w:r w:rsidR="00554E22" w:rsidRPr="00EF759F">
        <w:rPr>
          <w:rFonts w:ascii="Times New Roman" w:hAnsi="Times New Roman" w:cs="Times New Roman"/>
          <w:sz w:val="24"/>
          <w:szCs w:val="24"/>
        </w:rPr>
        <w:t xml:space="preserve"> in </w:t>
      </w:r>
      <w:proofErr w:type="spellStart"/>
      <w:r w:rsidR="00554E22" w:rsidRPr="00EF759F">
        <w:rPr>
          <w:rFonts w:ascii="Times New Roman" w:hAnsi="Times New Roman" w:cs="Times New Roman"/>
          <w:sz w:val="24"/>
          <w:szCs w:val="24"/>
        </w:rPr>
        <w:t>Mahenge</w:t>
      </w:r>
      <w:proofErr w:type="spellEnd"/>
      <w:r w:rsidR="00DE6DAB" w:rsidRPr="00EF759F">
        <w:rPr>
          <w:rFonts w:ascii="Times New Roman" w:hAnsi="Times New Roman" w:cs="Times New Roman"/>
          <w:sz w:val="24"/>
          <w:szCs w:val="24"/>
        </w:rPr>
        <w:t>.</w:t>
      </w:r>
      <w:r w:rsidR="00554E22" w:rsidRPr="00EF759F">
        <w:rPr>
          <w:rFonts w:ascii="Times New Roman" w:hAnsi="Times New Roman" w:cs="Times New Roman"/>
          <w:sz w:val="24"/>
          <w:szCs w:val="24"/>
        </w:rPr>
        <w:t xml:space="preserve"> Based on the evidence above, vector targeted intervention combined with CDTI is feasible for </w:t>
      </w:r>
      <w:proofErr w:type="spellStart"/>
      <w:r w:rsidR="00554E22" w:rsidRPr="00EF759F">
        <w:rPr>
          <w:rFonts w:ascii="Times New Roman" w:hAnsi="Times New Roman" w:cs="Times New Roman"/>
          <w:sz w:val="24"/>
          <w:szCs w:val="24"/>
        </w:rPr>
        <w:t>Mahenge</w:t>
      </w:r>
      <w:proofErr w:type="spellEnd"/>
      <w:r w:rsidR="00554E22" w:rsidRPr="00EF759F">
        <w:rPr>
          <w:rFonts w:ascii="Times New Roman" w:hAnsi="Times New Roman" w:cs="Times New Roman"/>
          <w:sz w:val="24"/>
          <w:szCs w:val="24"/>
        </w:rPr>
        <w:t xml:space="preserve"> focus. </w:t>
      </w:r>
    </w:p>
    <w:p w14:paraId="1ADCE52C" w14:textId="77777777" w:rsidR="00D96F15" w:rsidRPr="00EF759F" w:rsidRDefault="00D96F15"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 xml:space="preserve">Gaps </w:t>
      </w:r>
      <w:r w:rsidR="00625BB6" w:rsidRPr="00EF759F">
        <w:rPr>
          <w:rFonts w:ascii="Times New Roman" w:hAnsi="Times New Roman" w:cs="Times New Roman"/>
          <w:b/>
          <w:bCs/>
          <w:sz w:val="24"/>
          <w:szCs w:val="24"/>
        </w:rPr>
        <w:t>and</w:t>
      </w:r>
      <w:r w:rsidRPr="00EF759F">
        <w:rPr>
          <w:rFonts w:ascii="Times New Roman" w:hAnsi="Times New Roman" w:cs="Times New Roman"/>
          <w:b/>
          <w:bCs/>
          <w:sz w:val="24"/>
          <w:szCs w:val="24"/>
        </w:rPr>
        <w:t xml:space="preserve"> challenges</w:t>
      </w:r>
      <w:r w:rsidR="00FD0C3E" w:rsidRPr="00EF759F">
        <w:rPr>
          <w:rFonts w:ascii="Times New Roman" w:hAnsi="Times New Roman" w:cs="Times New Roman"/>
          <w:sz w:val="24"/>
          <w:szCs w:val="24"/>
        </w:rPr>
        <w:t xml:space="preserve"> </w:t>
      </w:r>
    </w:p>
    <w:p w14:paraId="27509138" w14:textId="77777777" w:rsidR="00D96F15" w:rsidRPr="00EF759F" w:rsidRDefault="00D96F15" w:rsidP="00622033">
      <w:pPr>
        <w:jc w:val="both"/>
        <w:rPr>
          <w:rFonts w:ascii="Times New Roman" w:hAnsi="Times New Roman" w:cs="Times New Roman"/>
          <w:sz w:val="24"/>
          <w:szCs w:val="24"/>
        </w:rPr>
      </w:pPr>
      <w:r w:rsidRPr="00EF759F">
        <w:rPr>
          <w:rFonts w:ascii="Times New Roman" w:hAnsi="Times New Roman" w:cs="Times New Roman"/>
          <w:sz w:val="24"/>
          <w:szCs w:val="24"/>
        </w:rPr>
        <w:t xml:space="preserve">Scarcity of recent, peer-reviewed field trials of </w:t>
      </w:r>
      <w:proofErr w:type="spellStart"/>
      <w:r w:rsidRPr="00EF759F">
        <w:rPr>
          <w:rFonts w:ascii="Times New Roman" w:hAnsi="Times New Roman" w:cs="Times New Roman"/>
          <w:sz w:val="24"/>
          <w:szCs w:val="24"/>
        </w:rPr>
        <w:t>larviciding</w:t>
      </w:r>
      <w:proofErr w:type="spellEnd"/>
      <w:r w:rsidRPr="00EF759F">
        <w:rPr>
          <w:rFonts w:ascii="Times New Roman" w:hAnsi="Times New Roman" w:cs="Times New Roman"/>
          <w:sz w:val="24"/>
          <w:szCs w:val="24"/>
        </w:rPr>
        <w:t xml:space="preserve"> specifically in </w:t>
      </w:r>
      <w:proofErr w:type="spellStart"/>
      <w:r w:rsidRPr="00EF759F">
        <w:rPr>
          <w:rFonts w:ascii="Times New Roman" w:hAnsi="Times New Roman" w:cs="Times New Roman"/>
          <w:sz w:val="24"/>
          <w:szCs w:val="24"/>
        </w:rPr>
        <w:t>Mahenge</w:t>
      </w:r>
      <w:proofErr w:type="spellEnd"/>
      <w:r w:rsidRPr="00EF759F">
        <w:rPr>
          <w:rFonts w:ascii="Times New Roman" w:hAnsi="Times New Roman" w:cs="Times New Roman"/>
          <w:sz w:val="24"/>
          <w:szCs w:val="24"/>
        </w:rPr>
        <w:t xml:space="preserve"> (most literature is descriptive, entomological, modelling, or program letters); program reports and operational data are unevenly available (</w:t>
      </w:r>
      <w:proofErr w:type="spellStart"/>
      <w:r w:rsidRPr="00EF759F">
        <w:rPr>
          <w:rFonts w:ascii="Times New Roman" w:hAnsi="Times New Roman" w:cs="Times New Roman"/>
          <w:sz w:val="24"/>
          <w:szCs w:val="24"/>
        </w:rPr>
        <w:t>Mushi</w:t>
      </w:r>
      <w:proofErr w:type="spellEnd"/>
      <w:r w:rsidRPr="00EF759F">
        <w:rPr>
          <w:rFonts w:ascii="Times New Roman" w:hAnsi="Times New Roman" w:cs="Times New Roman"/>
          <w:sz w:val="24"/>
          <w:szCs w:val="24"/>
        </w:rPr>
        <w:t xml:space="preserve"> 2023). </w:t>
      </w:r>
    </w:p>
    <w:p w14:paraId="58DFC8B7" w14:textId="77777777" w:rsidR="009E7B26" w:rsidRPr="00EF759F" w:rsidRDefault="009E7B26" w:rsidP="00622033">
      <w:pPr>
        <w:jc w:val="both"/>
        <w:rPr>
          <w:rFonts w:ascii="Times New Roman" w:hAnsi="Times New Roman" w:cs="Times New Roman"/>
          <w:b/>
          <w:bCs/>
          <w:sz w:val="24"/>
          <w:szCs w:val="24"/>
        </w:rPr>
      </w:pPr>
      <w:r w:rsidRPr="00EF759F">
        <w:rPr>
          <w:rFonts w:ascii="Times New Roman" w:hAnsi="Times New Roman" w:cs="Times New Roman"/>
          <w:b/>
          <w:bCs/>
          <w:sz w:val="24"/>
          <w:szCs w:val="24"/>
        </w:rPr>
        <w:t>Limitations of review</w:t>
      </w:r>
    </w:p>
    <w:p w14:paraId="1C23F73D" w14:textId="77777777" w:rsidR="009E7B26" w:rsidRPr="00EF759F" w:rsidRDefault="00940296" w:rsidP="00622033">
      <w:pPr>
        <w:jc w:val="both"/>
        <w:rPr>
          <w:rFonts w:ascii="Times New Roman" w:hAnsi="Times New Roman" w:cs="Times New Roman"/>
          <w:sz w:val="24"/>
          <w:szCs w:val="24"/>
        </w:rPr>
      </w:pPr>
      <w:r w:rsidRPr="00EF759F">
        <w:rPr>
          <w:rFonts w:ascii="Times New Roman" w:hAnsi="Times New Roman" w:cs="Times New Roman"/>
          <w:sz w:val="24"/>
          <w:szCs w:val="24"/>
        </w:rPr>
        <w:t>This study obtained l</w:t>
      </w:r>
      <w:r w:rsidR="009E7B26" w:rsidRPr="00EF759F">
        <w:rPr>
          <w:rFonts w:ascii="Times New Roman" w:hAnsi="Times New Roman" w:cs="Times New Roman"/>
          <w:sz w:val="24"/>
          <w:szCs w:val="24"/>
        </w:rPr>
        <w:t xml:space="preserve">imited number of peer-reviewed intervention trials conducted specifically </w:t>
      </w:r>
      <w:r w:rsidRPr="00EF759F">
        <w:rPr>
          <w:rFonts w:ascii="Times New Roman" w:hAnsi="Times New Roman" w:cs="Times New Roman"/>
          <w:sz w:val="24"/>
          <w:szCs w:val="24"/>
        </w:rPr>
        <w:t xml:space="preserve">field trial of combined CDTI and vector control. Thus, </w:t>
      </w:r>
      <w:r w:rsidR="009E7B26" w:rsidRPr="00EF759F">
        <w:rPr>
          <w:rFonts w:ascii="Times New Roman" w:hAnsi="Times New Roman" w:cs="Times New Roman"/>
          <w:sz w:val="24"/>
          <w:szCs w:val="24"/>
        </w:rPr>
        <w:t>reliance on program reports and modelling necessitates cautious interpretation.</w:t>
      </w:r>
    </w:p>
    <w:p w14:paraId="2AD0A213" w14:textId="77777777" w:rsidR="00D96F15" w:rsidRPr="00EF759F" w:rsidRDefault="009E7B26" w:rsidP="00622033">
      <w:pPr>
        <w:jc w:val="both"/>
        <w:rPr>
          <w:rFonts w:ascii="Times New Roman" w:hAnsi="Times New Roman" w:cs="Times New Roman"/>
          <w:b/>
          <w:bCs/>
          <w:sz w:val="24"/>
          <w:szCs w:val="24"/>
        </w:rPr>
      </w:pPr>
      <w:r w:rsidRPr="00EF759F">
        <w:rPr>
          <w:rFonts w:ascii="Times New Roman" w:hAnsi="Times New Roman" w:cs="Times New Roman"/>
          <w:b/>
          <w:bCs/>
          <w:sz w:val="24"/>
          <w:szCs w:val="24"/>
        </w:rPr>
        <w:t>Programmatic recommendations</w:t>
      </w:r>
      <w:r w:rsidR="00940296" w:rsidRPr="00EF759F">
        <w:rPr>
          <w:rFonts w:ascii="Times New Roman" w:hAnsi="Times New Roman" w:cs="Times New Roman"/>
          <w:b/>
          <w:bCs/>
          <w:sz w:val="24"/>
          <w:szCs w:val="24"/>
        </w:rPr>
        <w:t xml:space="preserve"> for </w:t>
      </w:r>
      <w:proofErr w:type="spellStart"/>
      <w:r w:rsidR="00940296" w:rsidRPr="00EF759F">
        <w:rPr>
          <w:rFonts w:ascii="Times New Roman" w:hAnsi="Times New Roman" w:cs="Times New Roman"/>
          <w:b/>
          <w:bCs/>
          <w:sz w:val="24"/>
          <w:szCs w:val="24"/>
        </w:rPr>
        <w:t>Mahenge</w:t>
      </w:r>
      <w:proofErr w:type="spellEnd"/>
      <w:r w:rsidR="00940296" w:rsidRPr="00EF759F">
        <w:rPr>
          <w:rFonts w:ascii="Times New Roman" w:hAnsi="Times New Roman" w:cs="Times New Roman"/>
          <w:b/>
          <w:bCs/>
          <w:sz w:val="24"/>
          <w:szCs w:val="24"/>
        </w:rPr>
        <w:t xml:space="preserve"> foci</w:t>
      </w:r>
    </w:p>
    <w:p w14:paraId="20E66E3F" w14:textId="77777777" w:rsidR="008219EA" w:rsidRPr="00EF759F" w:rsidRDefault="009D6A1C" w:rsidP="00622033">
      <w:pPr>
        <w:numPr>
          <w:ilvl w:val="0"/>
          <w:numId w:val="2"/>
        </w:numPr>
        <w:tabs>
          <w:tab w:val="clear" w:pos="720"/>
          <w:tab w:val="num" w:pos="426"/>
        </w:tabs>
        <w:ind w:left="284"/>
        <w:jc w:val="both"/>
        <w:rPr>
          <w:rFonts w:ascii="Times New Roman" w:hAnsi="Times New Roman" w:cs="Times New Roman"/>
          <w:sz w:val="24"/>
          <w:szCs w:val="24"/>
        </w:rPr>
      </w:pPr>
      <w:r w:rsidRPr="00EF759F">
        <w:rPr>
          <w:rFonts w:ascii="Times New Roman" w:hAnsi="Times New Roman" w:cs="Times New Roman"/>
          <w:sz w:val="24"/>
          <w:szCs w:val="24"/>
        </w:rPr>
        <w:t>To conduct an up-to-date breeding-site mapping (both ground surveys and drone-assisted mapping where terrain limits ground access). Pilot studies of</w:t>
      </w:r>
      <w:r w:rsidR="008219EA" w:rsidRPr="00EF759F">
        <w:rPr>
          <w:rFonts w:ascii="Times New Roman" w:hAnsi="Times New Roman" w:cs="Times New Roman"/>
          <w:sz w:val="24"/>
          <w:szCs w:val="24"/>
        </w:rPr>
        <w:t xml:space="preserve"> c</w:t>
      </w:r>
      <w:r w:rsidR="00D96F15" w:rsidRPr="00EF759F">
        <w:rPr>
          <w:rFonts w:ascii="Times New Roman" w:hAnsi="Times New Roman" w:cs="Times New Roman"/>
          <w:sz w:val="24"/>
          <w:szCs w:val="24"/>
        </w:rPr>
        <w:t>ombine</w:t>
      </w:r>
      <w:r w:rsidRPr="00EF759F">
        <w:rPr>
          <w:rFonts w:ascii="Times New Roman" w:hAnsi="Times New Roman" w:cs="Times New Roman"/>
          <w:sz w:val="24"/>
          <w:szCs w:val="24"/>
        </w:rPr>
        <w:t>d</w:t>
      </w:r>
      <w:r w:rsidR="00D96F15" w:rsidRPr="00EF759F">
        <w:rPr>
          <w:rFonts w:ascii="Times New Roman" w:hAnsi="Times New Roman" w:cs="Times New Roman"/>
          <w:sz w:val="24"/>
          <w:szCs w:val="24"/>
        </w:rPr>
        <w:t xml:space="preserve"> targeted</w:t>
      </w:r>
      <w:r w:rsidRPr="00EF759F">
        <w:rPr>
          <w:rFonts w:ascii="Times New Roman" w:hAnsi="Times New Roman" w:cs="Times New Roman"/>
          <w:sz w:val="24"/>
          <w:szCs w:val="24"/>
        </w:rPr>
        <w:t xml:space="preserve"> ground</w:t>
      </w:r>
      <w:r w:rsidR="00D96F15" w:rsidRPr="00EF759F">
        <w:rPr>
          <w:rFonts w:ascii="Times New Roman" w:hAnsi="Times New Roman" w:cs="Times New Roman"/>
          <w:sz w:val="24"/>
          <w:szCs w:val="24"/>
        </w:rPr>
        <w:t xml:space="preserve"> </w:t>
      </w:r>
      <w:proofErr w:type="spellStart"/>
      <w:r w:rsidR="00D96F15" w:rsidRPr="00EF759F">
        <w:rPr>
          <w:rFonts w:ascii="Times New Roman" w:hAnsi="Times New Roman" w:cs="Times New Roman"/>
          <w:sz w:val="24"/>
          <w:szCs w:val="24"/>
        </w:rPr>
        <w:t>larviciding</w:t>
      </w:r>
      <w:proofErr w:type="spellEnd"/>
      <w:r w:rsidR="00D96F15" w:rsidRPr="00EF759F">
        <w:rPr>
          <w:rFonts w:ascii="Times New Roman" w:hAnsi="Times New Roman" w:cs="Times New Roman"/>
          <w:sz w:val="24"/>
          <w:szCs w:val="24"/>
        </w:rPr>
        <w:t xml:space="preserve"> with intensified CDTI in </w:t>
      </w:r>
      <w:proofErr w:type="spellStart"/>
      <w:r w:rsidR="00D96F15" w:rsidRPr="00EF759F">
        <w:rPr>
          <w:rFonts w:ascii="Times New Roman" w:hAnsi="Times New Roman" w:cs="Times New Roman"/>
          <w:sz w:val="24"/>
          <w:szCs w:val="24"/>
        </w:rPr>
        <w:t>Mahenge</w:t>
      </w:r>
      <w:proofErr w:type="spellEnd"/>
      <w:r w:rsidR="00D96F15" w:rsidRPr="00EF759F">
        <w:rPr>
          <w:rFonts w:ascii="Times New Roman" w:hAnsi="Times New Roman" w:cs="Times New Roman"/>
          <w:sz w:val="24"/>
          <w:szCs w:val="24"/>
        </w:rPr>
        <w:t xml:space="preserve"> </w:t>
      </w:r>
      <w:r w:rsidRPr="00EF759F">
        <w:rPr>
          <w:rFonts w:ascii="Times New Roman" w:hAnsi="Times New Roman" w:cs="Times New Roman"/>
          <w:sz w:val="24"/>
          <w:szCs w:val="24"/>
        </w:rPr>
        <w:t>to</w:t>
      </w:r>
      <w:r w:rsidR="00D96F15" w:rsidRPr="00EF759F">
        <w:rPr>
          <w:rFonts w:ascii="Times New Roman" w:hAnsi="Times New Roman" w:cs="Times New Roman"/>
          <w:sz w:val="24"/>
          <w:szCs w:val="24"/>
        </w:rPr>
        <w:t xml:space="preserve"> reduce A</w:t>
      </w:r>
      <w:r w:rsidR="00625BB6" w:rsidRPr="00EF759F">
        <w:rPr>
          <w:rFonts w:ascii="Times New Roman" w:hAnsi="Times New Roman" w:cs="Times New Roman"/>
          <w:sz w:val="24"/>
          <w:szCs w:val="24"/>
        </w:rPr>
        <w:t xml:space="preserve">nnual </w:t>
      </w:r>
      <w:proofErr w:type="spellStart"/>
      <w:r w:rsidR="00D96F15" w:rsidRPr="00EF759F">
        <w:rPr>
          <w:rFonts w:ascii="Times New Roman" w:hAnsi="Times New Roman" w:cs="Times New Roman"/>
          <w:sz w:val="24"/>
          <w:szCs w:val="24"/>
        </w:rPr>
        <w:t>B</w:t>
      </w:r>
      <w:r w:rsidR="00625BB6" w:rsidRPr="00EF759F">
        <w:rPr>
          <w:rFonts w:ascii="Times New Roman" w:hAnsi="Times New Roman" w:cs="Times New Roman"/>
          <w:sz w:val="24"/>
          <w:szCs w:val="24"/>
        </w:rPr>
        <w:t>itting</w:t>
      </w:r>
      <w:proofErr w:type="spellEnd"/>
      <w:r w:rsidR="00625BB6" w:rsidRPr="00EF759F">
        <w:rPr>
          <w:rFonts w:ascii="Times New Roman" w:hAnsi="Times New Roman" w:cs="Times New Roman"/>
          <w:sz w:val="24"/>
          <w:szCs w:val="24"/>
        </w:rPr>
        <w:t xml:space="preserve"> </w:t>
      </w:r>
      <w:r w:rsidR="00D96F15" w:rsidRPr="00EF759F">
        <w:rPr>
          <w:rFonts w:ascii="Times New Roman" w:hAnsi="Times New Roman" w:cs="Times New Roman"/>
          <w:sz w:val="24"/>
          <w:szCs w:val="24"/>
        </w:rPr>
        <w:t>R</w:t>
      </w:r>
      <w:r w:rsidR="00625BB6" w:rsidRPr="00EF759F">
        <w:rPr>
          <w:rFonts w:ascii="Times New Roman" w:hAnsi="Times New Roman" w:cs="Times New Roman"/>
          <w:sz w:val="24"/>
          <w:szCs w:val="24"/>
        </w:rPr>
        <w:t>ates</w:t>
      </w:r>
      <w:r w:rsidR="00D96F15" w:rsidRPr="00EF759F">
        <w:rPr>
          <w:rFonts w:ascii="Times New Roman" w:hAnsi="Times New Roman" w:cs="Times New Roman"/>
          <w:sz w:val="24"/>
          <w:szCs w:val="24"/>
        </w:rPr>
        <w:t xml:space="preserve"> and interrupt </w:t>
      </w:r>
      <w:r w:rsidR="008219EA" w:rsidRPr="00EF759F">
        <w:rPr>
          <w:rFonts w:ascii="Times New Roman" w:hAnsi="Times New Roman" w:cs="Times New Roman"/>
          <w:sz w:val="24"/>
          <w:szCs w:val="24"/>
        </w:rPr>
        <w:t xml:space="preserve">onchocerciasis </w:t>
      </w:r>
      <w:r w:rsidR="00D96F15" w:rsidRPr="00EF759F">
        <w:rPr>
          <w:rFonts w:ascii="Times New Roman" w:hAnsi="Times New Roman" w:cs="Times New Roman"/>
          <w:sz w:val="24"/>
          <w:szCs w:val="24"/>
        </w:rPr>
        <w:t xml:space="preserve">transmission. </w:t>
      </w:r>
      <w:r w:rsidRPr="00EF759F">
        <w:rPr>
          <w:rFonts w:ascii="Times New Roman" w:hAnsi="Times New Roman" w:cs="Times New Roman"/>
          <w:sz w:val="24"/>
          <w:szCs w:val="24"/>
        </w:rPr>
        <w:t>Priority should be given to h</w:t>
      </w:r>
      <w:r w:rsidR="00D96F15" w:rsidRPr="00EF759F">
        <w:rPr>
          <w:rFonts w:ascii="Times New Roman" w:hAnsi="Times New Roman" w:cs="Times New Roman"/>
          <w:sz w:val="24"/>
          <w:szCs w:val="24"/>
        </w:rPr>
        <w:t xml:space="preserve">otspot villages where seroprevalence in children </w:t>
      </w:r>
      <w:r w:rsidR="008219EA" w:rsidRPr="00EF759F">
        <w:rPr>
          <w:rFonts w:ascii="Times New Roman" w:hAnsi="Times New Roman" w:cs="Times New Roman"/>
          <w:sz w:val="24"/>
          <w:szCs w:val="24"/>
        </w:rPr>
        <w:t>is h</w:t>
      </w:r>
      <w:r w:rsidR="00D96F15" w:rsidRPr="00EF759F">
        <w:rPr>
          <w:rFonts w:ascii="Times New Roman" w:hAnsi="Times New Roman" w:cs="Times New Roman"/>
          <w:sz w:val="24"/>
          <w:szCs w:val="24"/>
        </w:rPr>
        <w:t>igh</w:t>
      </w:r>
      <w:r w:rsidR="000163D9" w:rsidRPr="00EF759F">
        <w:rPr>
          <w:rFonts w:ascii="Times New Roman" w:hAnsi="Times New Roman" w:cs="Times New Roman"/>
          <w:sz w:val="24"/>
          <w:szCs w:val="24"/>
        </w:rPr>
        <w:t>.</w:t>
      </w:r>
      <w:r w:rsidR="008219EA" w:rsidRPr="00EF759F">
        <w:rPr>
          <w:rFonts w:ascii="Times New Roman" w:hAnsi="Times New Roman" w:cs="Times New Roman"/>
          <w:sz w:val="24"/>
          <w:szCs w:val="24"/>
        </w:rPr>
        <w:t xml:space="preserve"> </w:t>
      </w:r>
    </w:p>
    <w:p w14:paraId="43203B55" w14:textId="77777777" w:rsidR="00D96F15" w:rsidRPr="00EF759F" w:rsidRDefault="00F766EA" w:rsidP="00622033">
      <w:pPr>
        <w:numPr>
          <w:ilvl w:val="0"/>
          <w:numId w:val="2"/>
        </w:numPr>
        <w:ind w:left="284"/>
        <w:jc w:val="both"/>
        <w:rPr>
          <w:rFonts w:ascii="Times New Roman" w:hAnsi="Times New Roman" w:cs="Times New Roman"/>
          <w:sz w:val="24"/>
          <w:szCs w:val="24"/>
        </w:rPr>
      </w:pPr>
      <w:r w:rsidRPr="00EF759F">
        <w:rPr>
          <w:rFonts w:ascii="Times New Roman" w:hAnsi="Times New Roman" w:cs="Times New Roman"/>
          <w:sz w:val="24"/>
          <w:szCs w:val="24"/>
        </w:rPr>
        <w:t xml:space="preserve">Chemical larvicide has a </w:t>
      </w:r>
      <w:proofErr w:type="gramStart"/>
      <w:r w:rsidRPr="00EF759F">
        <w:rPr>
          <w:rFonts w:ascii="Times New Roman" w:hAnsi="Times New Roman" w:cs="Times New Roman"/>
          <w:sz w:val="24"/>
          <w:szCs w:val="24"/>
        </w:rPr>
        <w:t>number</w:t>
      </w:r>
      <w:proofErr w:type="gramEnd"/>
      <w:r w:rsidRPr="00EF759F">
        <w:rPr>
          <w:rFonts w:ascii="Times New Roman" w:hAnsi="Times New Roman" w:cs="Times New Roman"/>
          <w:sz w:val="24"/>
          <w:szCs w:val="24"/>
        </w:rPr>
        <w:t xml:space="preserve"> harmful effects, th</w:t>
      </w:r>
      <w:r w:rsidR="00E57EC3" w:rsidRPr="00EF759F">
        <w:rPr>
          <w:rFonts w:ascii="Times New Roman" w:hAnsi="Times New Roman" w:cs="Times New Roman"/>
          <w:sz w:val="24"/>
          <w:szCs w:val="24"/>
        </w:rPr>
        <w:t xml:space="preserve">e </w:t>
      </w:r>
      <w:r w:rsidRPr="00EF759F">
        <w:rPr>
          <w:rFonts w:ascii="Times New Roman" w:hAnsi="Times New Roman" w:cs="Times New Roman"/>
          <w:sz w:val="24"/>
          <w:szCs w:val="24"/>
        </w:rPr>
        <w:t xml:space="preserve">study recommends </w:t>
      </w:r>
      <w:r w:rsidR="003208EA" w:rsidRPr="00EF759F">
        <w:rPr>
          <w:rFonts w:ascii="Times New Roman" w:hAnsi="Times New Roman" w:cs="Times New Roman"/>
          <w:sz w:val="24"/>
          <w:szCs w:val="24"/>
        </w:rPr>
        <w:t>the</w:t>
      </w:r>
      <w:r w:rsidR="008219EA" w:rsidRPr="00EF759F">
        <w:rPr>
          <w:rFonts w:ascii="Times New Roman" w:hAnsi="Times New Roman" w:cs="Times New Roman"/>
          <w:sz w:val="24"/>
          <w:szCs w:val="24"/>
        </w:rPr>
        <w:t xml:space="preserve"> use</w:t>
      </w:r>
      <w:r w:rsidR="003208EA" w:rsidRPr="00EF759F">
        <w:rPr>
          <w:rFonts w:ascii="Times New Roman" w:hAnsi="Times New Roman" w:cs="Times New Roman"/>
          <w:sz w:val="24"/>
          <w:szCs w:val="24"/>
        </w:rPr>
        <w:t xml:space="preserve"> of</w:t>
      </w:r>
      <w:r w:rsidR="008219EA" w:rsidRPr="00EF759F">
        <w:rPr>
          <w:rFonts w:ascii="Times New Roman" w:hAnsi="Times New Roman" w:cs="Times New Roman"/>
          <w:sz w:val="24"/>
          <w:szCs w:val="24"/>
        </w:rPr>
        <w:t xml:space="preserve"> </w:t>
      </w:r>
      <w:r w:rsidR="00D96F15" w:rsidRPr="00EF759F">
        <w:rPr>
          <w:rFonts w:ascii="Times New Roman" w:hAnsi="Times New Roman" w:cs="Times New Roman"/>
          <w:sz w:val="24"/>
          <w:szCs w:val="24"/>
        </w:rPr>
        <w:t xml:space="preserve">environmental-friendly larvicides </w:t>
      </w:r>
      <w:r w:rsidR="008219EA" w:rsidRPr="00EF759F">
        <w:rPr>
          <w:rFonts w:ascii="Times New Roman" w:hAnsi="Times New Roman" w:cs="Times New Roman"/>
          <w:sz w:val="24"/>
          <w:szCs w:val="24"/>
        </w:rPr>
        <w:t xml:space="preserve">such as </w:t>
      </w:r>
      <w:r w:rsidR="00D96F15" w:rsidRPr="00EF759F">
        <w:rPr>
          <w:rFonts w:ascii="Times New Roman" w:hAnsi="Times New Roman" w:cs="Times New Roman"/>
          <w:sz w:val="24"/>
          <w:szCs w:val="24"/>
        </w:rPr>
        <w:t>(</w:t>
      </w:r>
      <w:proofErr w:type="spellStart"/>
      <w:r w:rsidR="00D96F15" w:rsidRPr="00EF759F">
        <w:rPr>
          <w:rFonts w:ascii="Times New Roman" w:hAnsi="Times New Roman" w:cs="Times New Roman"/>
          <w:sz w:val="24"/>
          <w:szCs w:val="24"/>
        </w:rPr>
        <w:t>Bti</w:t>
      </w:r>
      <w:proofErr w:type="spellEnd"/>
      <w:r w:rsidR="00D96F15" w:rsidRPr="00EF759F">
        <w:rPr>
          <w:rFonts w:ascii="Times New Roman" w:hAnsi="Times New Roman" w:cs="Times New Roman"/>
          <w:sz w:val="24"/>
          <w:szCs w:val="24"/>
        </w:rPr>
        <w:t xml:space="preserve">/Bs) </w:t>
      </w:r>
      <w:r w:rsidR="00E57EC3" w:rsidRPr="00EF759F">
        <w:rPr>
          <w:rFonts w:ascii="Times New Roman" w:hAnsi="Times New Roman" w:cs="Times New Roman"/>
          <w:sz w:val="24"/>
          <w:szCs w:val="24"/>
        </w:rPr>
        <w:t>and environmental management. In case</w:t>
      </w:r>
      <w:r w:rsidR="008219EA" w:rsidRPr="00EF759F">
        <w:rPr>
          <w:rFonts w:ascii="Times New Roman" w:hAnsi="Times New Roman" w:cs="Times New Roman"/>
          <w:sz w:val="24"/>
          <w:szCs w:val="24"/>
        </w:rPr>
        <w:t xml:space="preserve"> </w:t>
      </w:r>
      <w:r w:rsidR="00E57EC3" w:rsidRPr="00EF759F">
        <w:rPr>
          <w:rFonts w:ascii="Times New Roman" w:hAnsi="Times New Roman" w:cs="Times New Roman"/>
          <w:sz w:val="24"/>
          <w:szCs w:val="24"/>
        </w:rPr>
        <w:t xml:space="preserve">chemical use </w:t>
      </w:r>
      <w:r w:rsidR="00B31C3A" w:rsidRPr="00EF759F">
        <w:rPr>
          <w:rFonts w:ascii="Times New Roman" w:hAnsi="Times New Roman" w:cs="Times New Roman"/>
          <w:sz w:val="24"/>
          <w:szCs w:val="24"/>
        </w:rPr>
        <w:t xml:space="preserve">is required </w:t>
      </w:r>
      <w:r w:rsidR="00E57EC3" w:rsidRPr="00EF759F">
        <w:rPr>
          <w:rFonts w:ascii="Times New Roman" w:hAnsi="Times New Roman" w:cs="Times New Roman"/>
          <w:sz w:val="24"/>
          <w:szCs w:val="24"/>
        </w:rPr>
        <w:t>(</w:t>
      </w:r>
      <w:proofErr w:type="spellStart"/>
      <w:r w:rsidR="00E57EC3" w:rsidRPr="00EF759F">
        <w:rPr>
          <w:rFonts w:ascii="Times New Roman" w:hAnsi="Times New Roman" w:cs="Times New Roman"/>
          <w:sz w:val="24"/>
          <w:szCs w:val="24"/>
        </w:rPr>
        <w:t>e.g</w:t>
      </w:r>
      <w:proofErr w:type="spellEnd"/>
      <w:r w:rsidR="00E57EC3" w:rsidRPr="00EF759F">
        <w:rPr>
          <w:rFonts w:ascii="Times New Roman" w:hAnsi="Times New Roman" w:cs="Times New Roman"/>
          <w:sz w:val="24"/>
          <w:szCs w:val="24"/>
        </w:rPr>
        <w:t xml:space="preserve"> </w:t>
      </w:r>
      <w:proofErr w:type="spellStart"/>
      <w:r w:rsidR="00E57EC3" w:rsidRPr="00EF759F">
        <w:rPr>
          <w:rFonts w:ascii="Times New Roman" w:hAnsi="Times New Roman" w:cs="Times New Roman"/>
          <w:sz w:val="24"/>
          <w:szCs w:val="24"/>
        </w:rPr>
        <w:t>temephos</w:t>
      </w:r>
      <w:proofErr w:type="spellEnd"/>
      <w:r w:rsidR="00E57EC3" w:rsidRPr="00EF759F">
        <w:rPr>
          <w:rFonts w:ascii="Times New Roman" w:hAnsi="Times New Roman" w:cs="Times New Roman"/>
          <w:sz w:val="24"/>
          <w:szCs w:val="24"/>
        </w:rPr>
        <w:t>)</w:t>
      </w:r>
      <w:r w:rsidR="00625BB6" w:rsidRPr="00EF759F">
        <w:rPr>
          <w:rFonts w:ascii="Times New Roman" w:hAnsi="Times New Roman" w:cs="Times New Roman"/>
          <w:sz w:val="24"/>
          <w:szCs w:val="24"/>
        </w:rPr>
        <w:t xml:space="preserve">, </w:t>
      </w:r>
      <w:r w:rsidR="008219EA" w:rsidRPr="00EF759F">
        <w:rPr>
          <w:rFonts w:ascii="Times New Roman" w:hAnsi="Times New Roman" w:cs="Times New Roman"/>
          <w:sz w:val="24"/>
          <w:szCs w:val="24"/>
        </w:rPr>
        <w:t>validation for susceptibility testing and regulatory clearance</w:t>
      </w:r>
      <w:r w:rsidR="00E57EC3" w:rsidRPr="00EF759F">
        <w:rPr>
          <w:rFonts w:ascii="Times New Roman" w:hAnsi="Times New Roman" w:cs="Times New Roman"/>
          <w:sz w:val="24"/>
          <w:szCs w:val="24"/>
        </w:rPr>
        <w:t xml:space="preserve"> will be required </w:t>
      </w:r>
      <w:r w:rsidR="00D96F15" w:rsidRPr="00EF759F">
        <w:rPr>
          <w:rFonts w:ascii="Times New Roman" w:hAnsi="Times New Roman" w:cs="Times New Roman"/>
          <w:sz w:val="24"/>
          <w:szCs w:val="24"/>
        </w:rPr>
        <w:t xml:space="preserve">before </w:t>
      </w:r>
      <w:r w:rsidR="000163D9" w:rsidRPr="00EF759F">
        <w:rPr>
          <w:rFonts w:ascii="Times New Roman" w:hAnsi="Times New Roman" w:cs="Times New Roman"/>
          <w:sz w:val="24"/>
          <w:szCs w:val="24"/>
        </w:rPr>
        <w:t xml:space="preserve">organophosphate can be applied in </w:t>
      </w:r>
      <w:r w:rsidR="00D96F15" w:rsidRPr="00EF759F">
        <w:rPr>
          <w:rFonts w:ascii="Times New Roman" w:hAnsi="Times New Roman" w:cs="Times New Roman"/>
          <w:sz w:val="24"/>
          <w:szCs w:val="24"/>
        </w:rPr>
        <w:t xml:space="preserve">large-scale. </w:t>
      </w:r>
    </w:p>
    <w:p w14:paraId="4690FA8E" w14:textId="77777777" w:rsidR="00D96F15" w:rsidRPr="00EF759F" w:rsidRDefault="00625BB6" w:rsidP="00622033">
      <w:pPr>
        <w:numPr>
          <w:ilvl w:val="0"/>
          <w:numId w:val="2"/>
        </w:numPr>
        <w:ind w:left="284"/>
        <w:jc w:val="both"/>
        <w:rPr>
          <w:rFonts w:ascii="Times New Roman" w:hAnsi="Times New Roman" w:cs="Times New Roman"/>
          <w:sz w:val="24"/>
          <w:szCs w:val="24"/>
        </w:rPr>
      </w:pPr>
      <w:r w:rsidRPr="00EF759F">
        <w:rPr>
          <w:rFonts w:ascii="Times New Roman" w:hAnsi="Times New Roman" w:cs="Times New Roman"/>
          <w:sz w:val="24"/>
          <w:szCs w:val="24"/>
        </w:rPr>
        <w:t>E</w:t>
      </w:r>
      <w:r w:rsidR="00D96F15" w:rsidRPr="00EF759F">
        <w:rPr>
          <w:rFonts w:ascii="Times New Roman" w:hAnsi="Times New Roman" w:cs="Times New Roman"/>
          <w:sz w:val="24"/>
          <w:szCs w:val="24"/>
        </w:rPr>
        <w:t>ntomological surveillance</w:t>
      </w:r>
      <w:r w:rsidR="004B35BB" w:rsidRPr="00EF759F">
        <w:rPr>
          <w:rFonts w:ascii="Times New Roman" w:hAnsi="Times New Roman" w:cs="Times New Roman"/>
          <w:sz w:val="24"/>
          <w:szCs w:val="24"/>
        </w:rPr>
        <w:t xml:space="preserve"> systems</w:t>
      </w:r>
      <w:r w:rsidRPr="00EF759F">
        <w:rPr>
          <w:rFonts w:ascii="Times New Roman" w:hAnsi="Times New Roman" w:cs="Times New Roman"/>
          <w:sz w:val="24"/>
          <w:szCs w:val="24"/>
        </w:rPr>
        <w:t xml:space="preserve"> including </w:t>
      </w:r>
      <w:r w:rsidR="00D96F15" w:rsidRPr="00EF759F">
        <w:rPr>
          <w:rFonts w:ascii="Times New Roman" w:hAnsi="Times New Roman" w:cs="Times New Roman"/>
          <w:sz w:val="24"/>
          <w:szCs w:val="24"/>
        </w:rPr>
        <w:t>breeding site mapping, larval density monitoring, adult biting collections and fly infection rates</w:t>
      </w:r>
      <w:r w:rsidRPr="00EF759F">
        <w:rPr>
          <w:rFonts w:ascii="Times New Roman" w:hAnsi="Times New Roman" w:cs="Times New Roman"/>
          <w:sz w:val="24"/>
          <w:szCs w:val="24"/>
        </w:rPr>
        <w:t xml:space="preserve"> need to be strengthened </w:t>
      </w:r>
      <w:r w:rsidR="00BC084E" w:rsidRPr="00EF759F">
        <w:rPr>
          <w:rFonts w:ascii="Times New Roman" w:hAnsi="Times New Roman" w:cs="Times New Roman"/>
          <w:sz w:val="24"/>
          <w:szCs w:val="24"/>
        </w:rPr>
        <w:t xml:space="preserve">for </w:t>
      </w:r>
      <w:proofErr w:type="spellStart"/>
      <w:r w:rsidR="00BC084E" w:rsidRPr="00EF759F">
        <w:rPr>
          <w:rFonts w:ascii="Times New Roman" w:hAnsi="Times New Roman" w:cs="Times New Roman"/>
          <w:sz w:val="24"/>
          <w:szCs w:val="24"/>
        </w:rPr>
        <w:t>programme</w:t>
      </w:r>
      <w:proofErr w:type="spellEnd"/>
      <w:r w:rsidR="00BC084E" w:rsidRPr="00EF759F">
        <w:rPr>
          <w:rFonts w:ascii="Times New Roman" w:hAnsi="Times New Roman" w:cs="Times New Roman"/>
          <w:sz w:val="24"/>
          <w:szCs w:val="24"/>
        </w:rPr>
        <w:t xml:space="preserve"> monitoring </w:t>
      </w:r>
      <w:r w:rsidR="00D96F15" w:rsidRPr="00EF759F">
        <w:rPr>
          <w:rFonts w:ascii="Times New Roman" w:hAnsi="Times New Roman" w:cs="Times New Roman"/>
          <w:sz w:val="24"/>
          <w:szCs w:val="24"/>
        </w:rPr>
        <w:t>(MDA uptake monitoring)</w:t>
      </w:r>
      <w:r w:rsidR="00BC084E" w:rsidRPr="00EF759F">
        <w:rPr>
          <w:rFonts w:ascii="Times New Roman" w:hAnsi="Times New Roman" w:cs="Times New Roman"/>
          <w:sz w:val="24"/>
          <w:szCs w:val="24"/>
        </w:rPr>
        <w:t xml:space="preserve"> and </w:t>
      </w:r>
      <w:r w:rsidR="00D96F15" w:rsidRPr="00EF759F">
        <w:rPr>
          <w:rFonts w:ascii="Times New Roman" w:hAnsi="Times New Roman" w:cs="Times New Roman"/>
          <w:sz w:val="24"/>
          <w:szCs w:val="24"/>
        </w:rPr>
        <w:t xml:space="preserve">community engagement. </w:t>
      </w:r>
      <w:r w:rsidR="00BC084E" w:rsidRPr="00EF759F">
        <w:rPr>
          <w:rFonts w:ascii="Times New Roman" w:hAnsi="Times New Roman" w:cs="Times New Roman"/>
          <w:sz w:val="24"/>
          <w:szCs w:val="24"/>
        </w:rPr>
        <w:t>Th</w:t>
      </w:r>
      <w:r w:rsidR="00E57EC3" w:rsidRPr="00EF759F">
        <w:rPr>
          <w:rFonts w:ascii="Times New Roman" w:hAnsi="Times New Roman" w:cs="Times New Roman"/>
          <w:sz w:val="24"/>
          <w:szCs w:val="24"/>
        </w:rPr>
        <w:t>is</w:t>
      </w:r>
      <w:r w:rsidR="00BC084E" w:rsidRPr="00EF759F">
        <w:rPr>
          <w:rFonts w:ascii="Times New Roman" w:hAnsi="Times New Roman" w:cs="Times New Roman"/>
          <w:sz w:val="24"/>
          <w:szCs w:val="24"/>
        </w:rPr>
        <w:t xml:space="preserve"> study proposes the use of</w:t>
      </w:r>
      <w:r w:rsidR="00D96F15" w:rsidRPr="00EF759F">
        <w:rPr>
          <w:rFonts w:ascii="Times New Roman" w:hAnsi="Times New Roman" w:cs="Times New Roman"/>
          <w:sz w:val="24"/>
          <w:szCs w:val="24"/>
        </w:rPr>
        <w:t xml:space="preserve"> modern t</w:t>
      </w:r>
      <w:r w:rsidR="00BC084E" w:rsidRPr="00EF759F">
        <w:rPr>
          <w:rFonts w:ascii="Times New Roman" w:hAnsi="Times New Roman" w:cs="Times New Roman"/>
          <w:sz w:val="24"/>
          <w:szCs w:val="24"/>
        </w:rPr>
        <w:t>echnologies such</w:t>
      </w:r>
      <w:r w:rsidR="00D96F15" w:rsidRPr="00EF759F">
        <w:rPr>
          <w:rFonts w:ascii="Times New Roman" w:hAnsi="Times New Roman" w:cs="Times New Roman"/>
          <w:sz w:val="24"/>
          <w:szCs w:val="24"/>
        </w:rPr>
        <w:t xml:space="preserve"> drones, GPS, remote sensing to map breeding sites </w:t>
      </w:r>
      <w:r w:rsidR="00BC084E" w:rsidRPr="00EF759F">
        <w:rPr>
          <w:rFonts w:ascii="Times New Roman" w:hAnsi="Times New Roman" w:cs="Times New Roman"/>
          <w:sz w:val="24"/>
          <w:szCs w:val="24"/>
        </w:rPr>
        <w:t xml:space="preserve">in </w:t>
      </w:r>
      <w:proofErr w:type="spellStart"/>
      <w:r w:rsidR="00BC084E" w:rsidRPr="00EF759F">
        <w:rPr>
          <w:rFonts w:ascii="Times New Roman" w:hAnsi="Times New Roman" w:cs="Times New Roman"/>
          <w:sz w:val="24"/>
          <w:szCs w:val="24"/>
        </w:rPr>
        <w:t>Mahenge</w:t>
      </w:r>
      <w:proofErr w:type="spellEnd"/>
      <w:r w:rsidR="00BC084E" w:rsidRPr="00EF759F">
        <w:rPr>
          <w:rFonts w:ascii="Times New Roman" w:hAnsi="Times New Roman" w:cs="Times New Roman"/>
          <w:sz w:val="24"/>
          <w:szCs w:val="24"/>
        </w:rPr>
        <w:t xml:space="preserve"> ecosystem </w:t>
      </w:r>
      <w:r w:rsidR="00D96F15" w:rsidRPr="00EF759F">
        <w:rPr>
          <w:rFonts w:ascii="Times New Roman" w:hAnsi="Times New Roman" w:cs="Times New Roman"/>
          <w:sz w:val="24"/>
          <w:szCs w:val="24"/>
        </w:rPr>
        <w:t xml:space="preserve">and validate with ground-truthing. </w:t>
      </w:r>
    </w:p>
    <w:p w14:paraId="42E8E8C9" w14:textId="77777777" w:rsidR="00D96F15" w:rsidRPr="00EF759F" w:rsidRDefault="00BC084E" w:rsidP="00622033">
      <w:pPr>
        <w:numPr>
          <w:ilvl w:val="0"/>
          <w:numId w:val="2"/>
        </w:numPr>
        <w:ind w:left="284"/>
        <w:jc w:val="both"/>
        <w:rPr>
          <w:rFonts w:ascii="Times New Roman" w:hAnsi="Times New Roman" w:cs="Times New Roman"/>
          <w:sz w:val="24"/>
          <w:szCs w:val="24"/>
        </w:rPr>
      </w:pPr>
      <w:r w:rsidRPr="00EF759F">
        <w:rPr>
          <w:rFonts w:ascii="Times New Roman" w:hAnsi="Times New Roman" w:cs="Times New Roman"/>
          <w:sz w:val="24"/>
          <w:szCs w:val="24"/>
        </w:rPr>
        <w:t>To ensure</w:t>
      </w:r>
      <w:r w:rsidR="004B35BB" w:rsidRPr="00EF759F">
        <w:rPr>
          <w:rFonts w:ascii="Times New Roman" w:hAnsi="Times New Roman" w:cs="Times New Roman"/>
          <w:sz w:val="24"/>
          <w:szCs w:val="24"/>
        </w:rPr>
        <w:t xml:space="preserve"> sustained control there is a need to enhance</w:t>
      </w:r>
      <w:r w:rsidR="00D96F15"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 xml:space="preserve">the </w:t>
      </w:r>
      <w:r w:rsidR="00D96F15" w:rsidRPr="00EF759F">
        <w:rPr>
          <w:rFonts w:ascii="Times New Roman" w:hAnsi="Times New Roman" w:cs="Times New Roman"/>
          <w:sz w:val="24"/>
          <w:szCs w:val="24"/>
        </w:rPr>
        <w:t xml:space="preserve">capacity </w:t>
      </w:r>
      <w:r w:rsidR="004B35BB" w:rsidRPr="00EF759F">
        <w:rPr>
          <w:rFonts w:ascii="Times New Roman" w:hAnsi="Times New Roman" w:cs="Times New Roman"/>
          <w:sz w:val="24"/>
          <w:szCs w:val="24"/>
        </w:rPr>
        <w:t xml:space="preserve">entomology field teams. </w:t>
      </w:r>
      <w:r w:rsidRPr="00EF759F">
        <w:rPr>
          <w:rFonts w:ascii="Times New Roman" w:hAnsi="Times New Roman" w:cs="Times New Roman"/>
          <w:sz w:val="24"/>
          <w:szCs w:val="24"/>
        </w:rPr>
        <w:t>Since v</w:t>
      </w:r>
      <w:r w:rsidR="00D96F15" w:rsidRPr="00EF759F">
        <w:rPr>
          <w:rFonts w:ascii="Times New Roman" w:hAnsi="Times New Roman" w:cs="Times New Roman"/>
          <w:sz w:val="24"/>
          <w:szCs w:val="24"/>
        </w:rPr>
        <w:t>ector control is resource</w:t>
      </w:r>
      <w:r w:rsidR="004B35BB" w:rsidRPr="00EF759F">
        <w:rPr>
          <w:rFonts w:ascii="Times New Roman" w:hAnsi="Times New Roman" w:cs="Times New Roman"/>
          <w:sz w:val="24"/>
          <w:szCs w:val="24"/>
        </w:rPr>
        <w:t xml:space="preserve"> </w:t>
      </w:r>
      <w:r w:rsidR="00D96F15" w:rsidRPr="00EF759F">
        <w:rPr>
          <w:rFonts w:ascii="Times New Roman" w:hAnsi="Times New Roman" w:cs="Times New Roman"/>
          <w:sz w:val="24"/>
          <w:szCs w:val="24"/>
        </w:rPr>
        <w:t>intensive</w:t>
      </w:r>
      <w:r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 xml:space="preserve">it </w:t>
      </w:r>
      <w:r w:rsidRPr="00EF759F">
        <w:rPr>
          <w:rFonts w:ascii="Times New Roman" w:hAnsi="Times New Roman" w:cs="Times New Roman"/>
          <w:sz w:val="24"/>
          <w:szCs w:val="24"/>
        </w:rPr>
        <w:t>requires</w:t>
      </w:r>
      <w:r w:rsidR="00D96F15" w:rsidRPr="00EF759F">
        <w:rPr>
          <w:rFonts w:ascii="Times New Roman" w:hAnsi="Times New Roman" w:cs="Times New Roman"/>
          <w:sz w:val="24"/>
          <w:szCs w:val="24"/>
        </w:rPr>
        <w:t xml:space="preserve"> trained </w:t>
      </w:r>
      <w:r w:rsidRPr="00EF759F">
        <w:rPr>
          <w:rFonts w:ascii="Times New Roman" w:hAnsi="Times New Roman" w:cs="Times New Roman"/>
          <w:sz w:val="24"/>
          <w:szCs w:val="24"/>
        </w:rPr>
        <w:t xml:space="preserve">entomology </w:t>
      </w:r>
      <w:r w:rsidR="00D96F15" w:rsidRPr="00EF759F">
        <w:rPr>
          <w:rFonts w:ascii="Times New Roman" w:hAnsi="Times New Roman" w:cs="Times New Roman"/>
          <w:sz w:val="24"/>
          <w:szCs w:val="24"/>
        </w:rPr>
        <w:t xml:space="preserve">teams and </w:t>
      </w:r>
      <w:r w:rsidRPr="00EF759F">
        <w:rPr>
          <w:rFonts w:ascii="Times New Roman" w:hAnsi="Times New Roman" w:cs="Times New Roman"/>
          <w:sz w:val="24"/>
          <w:szCs w:val="24"/>
        </w:rPr>
        <w:t>funding availability.</w:t>
      </w:r>
      <w:r w:rsidR="00D96F15"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Thus</w:t>
      </w:r>
      <w:r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 xml:space="preserve">training of staff </w:t>
      </w:r>
      <w:r w:rsidRPr="00EF759F">
        <w:rPr>
          <w:rFonts w:ascii="Times New Roman" w:hAnsi="Times New Roman" w:cs="Times New Roman"/>
          <w:sz w:val="24"/>
          <w:szCs w:val="24"/>
        </w:rPr>
        <w:t xml:space="preserve">and mobilization </w:t>
      </w:r>
      <w:r w:rsidR="00740B96" w:rsidRPr="00EF759F">
        <w:rPr>
          <w:rFonts w:ascii="Times New Roman" w:hAnsi="Times New Roman" w:cs="Times New Roman"/>
          <w:sz w:val="24"/>
          <w:szCs w:val="24"/>
        </w:rPr>
        <w:t xml:space="preserve">funds </w:t>
      </w:r>
      <w:r w:rsidR="004B35BB" w:rsidRPr="00EF759F">
        <w:rPr>
          <w:rFonts w:ascii="Times New Roman" w:hAnsi="Times New Roman" w:cs="Times New Roman"/>
          <w:sz w:val="24"/>
          <w:szCs w:val="24"/>
        </w:rPr>
        <w:t xml:space="preserve">should be prioritized </w:t>
      </w:r>
      <w:r w:rsidR="00740B96" w:rsidRPr="00EF759F">
        <w:rPr>
          <w:rFonts w:ascii="Times New Roman" w:hAnsi="Times New Roman" w:cs="Times New Roman"/>
          <w:sz w:val="24"/>
          <w:szCs w:val="24"/>
        </w:rPr>
        <w:t xml:space="preserve">to ensure sustainability of a proposed </w:t>
      </w:r>
      <w:r w:rsidR="00E3353E" w:rsidRPr="00EF759F">
        <w:rPr>
          <w:rFonts w:ascii="Times New Roman" w:hAnsi="Times New Roman" w:cs="Times New Roman"/>
          <w:sz w:val="24"/>
          <w:szCs w:val="24"/>
        </w:rPr>
        <w:t>targeted</w:t>
      </w:r>
      <w:r w:rsidR="00E3353E" w:rsidRPr="00EF759F">
        <w:rPr>
          <w:rFonts w:ascii="Times New Roman" w:hAnsi="Times New Roman" w:cs="Times New Roman"/>
          <w:i/>
          <w:iCs/>
          <w:sz w:val="24"/>
          <w:szCs w:val="24"/>
        </w:rPr>
        <w:t xml:space="preserve"> </w:t>
      </w:r>
      <w:proofErr w:type="spellStart"/>
      <w:r w:rsidR="00E3353E" w:rsidRPr="00EF759F">
        <w:rPr>
          <w:rFonts w:ascii="Times New Roman" w:hAnsi="Times New Roman" w:cs="Times New Roman"/>
          <w:i/>
          <w:iCs/>
          <w:sz w:val="24"/>
          <w:szCs w:val="24"/>
        </w:rPr>
        <w:t>Simulium</w:t>
      </w:r>
      <w:proofErr w:type="spellEnd"/>
      <w:r w:rsidR="00E3353E" w:rsidRPr="00EF759F">
        <w:rPr>
          <w:rFonts w:ascii="Times New Roman" w:hAnsi="Times New Roman" w:cs="Times New Roman"/>
          <w:sz w:val="24"/>
          <w:szCs w:val="24"/>
        </w:rPr>
        <w:t xml:space="preserve"> vector </w:t>
      </w:r>
      <w:r w:rsidR="00740B96" w:rsidRPr="00EF759F">
        <w:rPr>
          <w:rFonts w:ascii="Times New Roman" w:hAnsi="Times New Roman" w:cs="Times New Roman"/>
          <w:sz w:val="24"/>
          <w:szCs w:val="24"/>
        </w:rPr>
        <w:t>control intervention</w:t>
      </w:r>
      <w:r w:rsidR="00D96F15" w:rsidRPr="00EF759F">
        <w:rPr>
          <w:rFonts w:ascii="Times New Roman" w:hAnsi="Times New Roman" w:cs="Times New Roman"/>
          <w:sz w:val="24"/>
          <w:szCs w:val="24"/>
        </w:rPr>
        <w:t xml:space="preserve">. </w:t>
      </w:r>
    </w:p>
    <w:p w14:paraId="7C3740A1" w14:textId="77777777" w:rsidR="00E3353E" w:rsidRPr="00EF759F" w:rsidRDefault="009E7B26" w:rsidP="00622033">
      <w:pPr>
        <w:tabs>
          <w:tab w:val="left" w:pos="1155"/>
        </w:tabs>
        <w:jc w:val="both"/>
        <w:rPr>
          <w:rFonts w:ascii="Times New Roman" w:hAnsi="Times New Roman" w:cs="Times New Roman"/>
          <w:sz w:val="24"/>
          <w:szCs w:val="24"/>
        </w:rPr>
      </w:pPr>
      <w:r w:rsidRPr="00EF759F">
        <w:rPr>
          <w:rFonts w:ascii="Times New Roman" w:hAnsi="Times New Roman" w:cs="Times New Roman"/>
          <w:b/>
          <w:bCs/>
          <w:sz w:val="24"/>
          <w:szCs w:val="24"/>
        </w:rPr>
        <w:t>Conclusions</w:t>
      </w:r>
      <w:r w:rsidRPr="00EF759F">
        <w:rPr>
          <w:rFonts w:ascii="Times New Roman" w:hAnsi="Times New Roman" w:cs="Times New Roman"/>
          <w:sz w:val="24"/>
          <w:szCs w:val="24"/>
        </w:rPr>
        <w:br/>
      </w:r>
      <w:r w:rsidR="00E3353E" w:rsidRPr="00EF759F">
        <w:rPr>
          <w:rFonts w:ascii="Times New Roman" w:hAnsi="Times New Roman" w:cs="Times New Roman"/>
          <w:sz w:val="24"/>
          <w:szCs w:val="24"/>
        </w:rPr>
        <w:t xml:space="preserve">Targeting </w:t>
      </w:r>
      <w:proofErr w:type="spellStart"/>
      <w:r w:rsidR="00E3353E" w:rsidRPr="00EF759F">
        <w:rPr>
          <w:rFonts w:ascii="Times New Roman" w:hAnsi="Times New Roman" w:cs="Times New Roman"/>
          <w:i/>
          <w:iCs/>
          <w:sz w:val="24"/>
          <w:szCs w:val="24"/>
        </w:rPr>
        <w:t>Simulium</w:t>
      </w:r>
      <w:proofErr w:type="spellEnd"/>
      <w:r w:rsidR="00E3353E" w:rsidRPr="00EF759F">
        <w:rPr>
          <w:rFonts w:ascii="Times New Roman" w:hAnsi="Times New Roman" w:cs="Times New Roman"/>
          <w:sz w:val="24"/>
          <w:szCs w:val="24"/>
        </w:rPr>
        <w:t xml:space="preserve"> vectors is both feasible and scientifically justified for the </w:t>
      </w:r>
      <w:proofErr w:type="spellStart"/>
      <w:r w:rsidR="00E3353E" w:rsidRPr="00EF759F">
        <w:rPr>
          <w:rFonts w:ascii="Times New Roman" w:hAnsi="Times New Roman" w:cs="Times New Roman"/>
          <w:sz w:val="24"/>
          <w:szCs w:val="24"/>
        </w:rPr>
        <w:t>Mahenge</w:t>
      </w:r>
      <w:proofErr w:type="spellEnd"/>
      <w:r w:rsidR="00E3353E" w:rsidRPr="00EF759F">
        <w:rPr>
          <w:rFonts w:ascii="Times New Roman" w:hAnsi="Times New Roman" w:cs="Times New Roman"/>
          <w:sz w:val="24"/>
          <w:szCs w:val="24"/>
        </w:rPr>
        <w:t xml:space="preserve"> focus. Available evidence mainly combining historical entomology, programmatic experiences in Tanzania and modelling, supports the conclusion that vector targeted interventions principally </w:t>
      </w:r>
      <w:proofErr w:type="spellStart"/>
      <w:r w:rsidR="00E3353E" w:rsidRPr="00EF759F">
        <w:rPr>
          <w:rFonts w:ascii="Times New Roman" w:hAnsi="Times New Roman" w:cs="Times New Roman"/>
          <w:sz w:val="24"/>
          <w:szCs w:val="24"/>
        </w:rPr>
        <w:t>larviciding</w:t>
      </w:r>
      <w:proofErr w:type="spellEnd"/>
      <w:r w:rsidR="00E3353E" w:rsidRPr="00EF759F">
        <w:rPr>
          <w:rFonts w:ascii="Times New Roman" w:hAnsi="Times New Roman" w:cs="Times New Roman"/>
          <w:sz w:val="24"/>
          <w:szCs w:val="24"/>
        </w:rPr>
        <w:t xml:space="preserve"> guided by high-resolution breeding-site mapping and sustained surveillance can </w:t>
      </w:r>
      <w:r w:rsidR="00E3353E" w:rsidRPr="00EF759F">
        <w:rPr>
          <w:rFonts w:ascii="Times New Roman" w:hAnsi="Times New Roman" w:cs="Times New Roman"/>
          <w:sz w:val="24"/>
          <w:szCs w:val="24"/>
        </w:rPr>
        <w:lastRenderedPageBreak/>
        <w:t xml:space="preserve">accelerate control of onchocerciasis in </w:t>
      </w:r>
      <w:proofErr w:type="spellStart"/>
      <w:r w:rsidR="00E3353E" w:rsidRPr="00EF759F">
        <w:rPr>
          <w:rFonts w:ascii="Times New Roman" w:hAnsi="Times New Roman" w:cs="Times New Roman"/>
          <w:sz w:val="24"/>
          <w:szCs w:val="24"/>
        </w:rPr>
        <w:t>Mahenge</w:t>
      </w:r>
      <w:proofErr w:type="spellEnd"/>
      <w:r w:rsidR="00E3353E" w:rsidRPr="00EF759F">
        <w:rPr>
          <w:rFonts w:ascii="Times New Roman" w:hAnsi="Times New Roman" w:cs="Times New Roman"/>
          <w:sz w:val="24"/>
          <w:szCs w:val="24"/>
        </w:rPr>
        <w:t>.</w:t>
      </w:r>
      <w:r w:rsidR="00CB099C" w:rsidRPr="00EF759F">
        <w:rPr>
          <w:rFonts w:ascii="Times New Roman" w:hAnsi="Times New Roman" w:cs="Times New Roman"/>
          <w:sz w:val="24"/>
          <w:szCs w:val="24"/>
        </w:rPr>
        <w:t xml:space="preserve"> </w:t>
      </w:r>
      <w:r w:rsidR="00E3353E" w:rsidRPr="00EF759F">
        <w:rPr>
          <w:rFonts w:ascii="Times New Roman" w:hAnsi="Times New Roman" w:cs="Times New Roman"/>
          <w:sz w:val="24"/>
          <w:szCs w:val="24"/>
        </w:rPr>
        <w:t xml:space="preserve">Evidence from Africa shows that </w:t>
      </w:r>
      <w:proofErr w:type="spellStart"/>
      <w:r w:rsidR="00E3353E" w:rsidRPr="00EF759F">
        <w:rPr>
          <w:rFonts w:ascii="Times New Roman" w:hAnsi="Times New Roman" w:cs="Times New Roman"/>
          <w:sz w:val="24"/>
          <w:szCs w:val="24"/>
        </w:rPr>
        <w:t>larviciding</w:t>
      </w:r>
      <w:proofErr w:type="spellEnd"/>
      <w:r w:rsidR="00CB099C" w:rsidRPr="00EF759F">
        <w:rPr>
          <w:rFonts w:ascii="Times New Roman" w:hAnsi="Times New Roman" w:cs="Times New Roman"/>
          <w:sz w:val="24"/>
          <w:szCs w:val="24"/>
        </w:rPr>
        <w:t xml:space="preserve"> (using </w:t>
      </w:r>
      <w:proofErr w:type="spellStart"/>
      <w:r w:rsidR="00CB099C" w:rsidRPr="00EF759F">
        <w:rPr>
          <w:rFonts w:ascii="Times New Roman" w:hAnsi="Times New Roman" w:cs="Times New Roman"/>
          <w:sz w:val="24"/>
          <w:szCs w:val="24"/>
        </w:rPr>
        <w:t>temephos</w:t>
      </w:r>
      <w:proofErr w:type="spellEnd"/>
      <w:r w:rsidR="00CB099C" w:rsidRPr="00EF759F">
        <w:rPr>
          <w:rFonts w:ascii="Times New Roman" w:hAnsi="Times New Roman" w:cs="Times New Roman"/>
          <w:sz w:val="24"/>
          <w:szCs w:val="24"/>
        </w:rPr>
        <w:t xml:space="preserve"> or </w:t>
      </w:r>
      <w:proofErr w:type="spellStart"/>
      <w:r w:rsidR="00CB099C" w:rsidRPr="00EF759F">
        <w:rPr>
          <w:rFonts w:ascii="Times New Roman" w:hAnsi="Times New Roman" w:cs="Times New Roman"/>
          <w:i/>
          <w:iCs/>
          <w:sz w:val="24"/>
          <w:szCs w:val="24"/>
        </w:rPr>
        <w:t>Bti</w:t>
      </w:r>
      <w:proofErr w:type="spellEnd"/>
      <w:r w:rsidR="00CB099C" w:rsidRPr="00EF759F">
        <w:rPr>
          <w:rFonts w:ascii="Times New Roman" w:hAnsi="Times New Roman" w:cs="Times New Roman"/>
          <w:sz w:val="24"/>
          <w:szCs w:val="24"/>
        </w:rPr>
        <w:t>)</w:t>
      </w:r>
      <w:r w:rsidR="00E3353E" w:rsidRPr="00EF759F">
        <w:rPr>
          <w:rFonts w:ascii="Times New Roman" w:hAnsi="Times New Roman" w:cs="Times New Roman"/>
          <w:sz w:val="24"/>
          <w:szCs w:val="24"/>
        </w:rPr>
        <w:t>, environmental management</w:t>
      </w:r>
      <w:r w:rsidR="00CB099C" w:rsidRPr="00EF759F">
        <w:rPr>
          <w:rFonts w:ascii="Times New Roman" w:hAnsi="Times New Roman" w:cs="Times New Roman"/>
          <w:sz w:val="24"/>
          <w:szCs w:val="24"/>
        </w:rPr>
        <w:t xml:space="preserve"> (</w:t>
      </w:r>
      <w:r w:rsidR="00D16066" w:rsidRPr="00EF759F">
        <w:rPr>
          <w:rFonts w:ascii="Times New Roman" w:hAnsi="Times New Roman" w:cs="Times New Roman"/>
          <w:sz w:val="24"/>
          <w:szCs w:val="24"/>
        </w:rPr>
        <w:t>t</w:t>
      </w:r>
      <w:r w:rsidR="00CB099C" w:rsidRPr="00EF759F">
        <w:rPr>
          <w:rFonts w:ascii="Times New Roman" w:hAnsi="Times New Roman" w:cs="Times New Roman"/>
          <w:sz w:val="24"/>
          <w:szCs w:val="24"/>
        </w:rPr>
        <w:t>hrough slash and clear)</w:t>
      </w:r>
      <w:r w:rsidR="00E3353E" w:rsidRPr="00EF759F">
        <w:rPr>
          <w:rFonts w:ascii="Times New Roman" w:hAnsi="Times New Roman" w:cs="Times New Roman"/>
          <w:sz w:val="24"/>
          <w:szCs w:val="24"/>
        </w:rPr>
        <w:t xml:space="preserve"> can dramatically reduce transmission </w:t>
      </w:r>
      <w:r w:rsidR="00CB099C" w:rsidRPr="00EF759F">
        <w:rPr>
          <w:rFonts w:ascii="Times New Roman" w:hAnsi="Times New Roman" w:cs="Times New Roman"/>
          <w:sz w:val="24"/>
          <w:szCs w:val="24"/>
        </w:rPr>
        <w:t>in</w:t>
      </w:r>
      <w:r w:rsidR="00E3353E" w:rsidRPr="00EF759F">
        <w:rPr>
          <w:rFonts w:ascii="Times New Roman" w:hAnsi="Times New Roman" w:cs="Times New Roman"/>
          <w:sz w:val="24"/>
          <w:szCs w:val="24"/>
        </w:rPr>
        <w:t xml:space="preserve"> persistent </w:t>
      </w:r>
      <w:r w:rsidR="00CB099C" w:rsidRPr="00EF759F">
        <w:rPr>
          <w:rFonts w:ascii="Times New Roman" w:hAnsi="Times New Roman" w:cs="Times New Roman"/>
          <w:sz w:val="24"/>
          <w:szCs w:val="24"/>
        </w:rPr>
        <w:t xml:space="preserve">onchocerciasis </w:t>
      </w:r>
      <w:r w:rsidR="00E3353E" w:rsidRPr="00EF759F">
        <w:rPr>
          <w:rFonts w:ascii="Times New Roman" w:hAnsi="Times New Roman" w:cs="Times New Roman"/>
          <w:sz w:val="24"/>
          <w:szCs w:val="24"/>
        </w:rPr>
        <w:t>hotspots that remain despite long-term CDTI</w:t>
      </w:r>
      <w:r w:rsidR="00CB099C" w:rsidRPr="00EF759F">
        <w:rPr>
          <w:rFonts w:ascii="Times New Roman" w:hAnsi="Times New Roman" w:cs="Times New Roman"/>
          <w:sz w:val="24"/>
          <w:szCs w:val="24"/>
        </w:rPr>
        <w:t xml:space="preserve"> intervention</w:t>
      </w:r>
      <w:r w:rsidR="00E3353E" w:rsidRPr="00EF759F">
        <w:rPr>
          <w:rFonts w:ascii="Times New Roman" w:hAnsi="Times New Roman" w:cs="Times New Roman"/>
          <w:sz w:val="24"/>
          <w:szCs w:val="24"/>
        </w:rPr>
        <w:t>.</w:t>
      </w:r>
      <w:r w:rsidR="00CB099C" w:rsidRPr="00EF759F">
        <w:rPr>
          <w:rFonts w:ascii="Times New Roman" w:hAnsi="Times New Roman" w:cs="Times New Roman"/>
          <w:sz w:val="24"/>
          <w:szCs w:val="24"/>
        </w:rPr>
        <w:t xml:space="preserve"> Therefore, well-designed operational pilots that</w:t>
      </w:r>
      <w:r w:rsidR="00E3353E" w:rsidRPr="00EF759F">
        <w:rPr>
          <w:rFonts w:ascii="Times New Roman" w:hAnsi="Times New Roman" w:cs="Times New Roman"/>
          <w:sz w:val="24"/>
          <w:szCs w:val="24"/>
        </w:rPr>
        <w:t xml:space="preserve"> combin</w:t>
      </w:r>
      <w:r w:rsidR="00CB099C" w:rsidRPr="00EF759F">
        <w:rPr>
          <w:rFonts w:ascii="Times New Roman" w:hAnsi="Times New Roman" w:cs="Times New Roman"/>
          <w:sz w:val="24"/>
          <w:szCs w:val="24"/>
        </w:rPr>
        <w:t>es</w:t>
      </w:r>
      <w:r w:rsidR="00E3353E" w:rsidRPr="00EF759F">
        <w:rPr>
          <w:rFonts w:ascii="Times New Roman" w:hAnsi="Times New Roman" w:cs="Times New Roman"/>
          <w:sz w:val="24"/>
          <w:szCs w:val="24"/>
        </w:rPr>
        <w:t xml:space="preserve"> CDTI</w:t>
      </w:r>
      <w:r w:rsidR="00CB099C" w:rsidRPr="00EF759F">
        <w:rPr>
          <w:rFonts w:ascii="Times New Roman" w:hAnsi="Times New Roman" w:cs="Times New Roman"/>
          <w:sz w:val="24"/>
          <w:szCs w:val="24"/>
        </w:rPr>
        <w:t>, accurate mapping, surveillance, appropriate larvicidal choice after susceptibility testing, environmental management, community engagement and sustained funding</w:t>
      </w:r>
      <w:r w:rsidR="00B56BA7" w:rsidRPr="00EF759F">
        <w:rPr>
          <w:rFonts w:ascii="Times New Roman" w:hAnsi="Times New Roman" w:cs="Times New Roman"/>
          <w:sz w:val="24"/>
          <w:szCs w:val="24"/>
        </w:rPr>
        <w:t>,</w:t>
      </w:r>
      <w:r w:rsidR="00E3353E" w:rsidRPr="00EF759F">
        <w:rPr>
          <w:rFonts w:ascii="Times New Roman" w:hAnsi="Times New Roman" w:cs="Times New Roman"/>
          <w:sz w:val="24"/>
          <w:szCs w:val="24"/>
        </w:rPr>
        <w:t xml:space="preserve"> offers the highest probability of achieving onchocerciasis elimination in </w:t>
      </w:r>
      <w:proofErr w:type="spellStart"/>
      <w:r w:rsidR="00E3353E" w:rsidRPr="00EF759F">
        <w:rPr>
          <w:rFonts w:ascii="Times New Roman" w:hAnsi="Times New Roman" w:cs="Times New Roman"/>
          <w:sz w:val="24"/>
          <w:szCs w:val="24"/>
        </w:rPr>
        <w:t>Mahenge</w:t>
      </w:r>
      <w:proofErr w:type="spellEnd"/>
      <w:r w:rsidR="00E3353E" w:rsidRPr="00EF759F">
        <w:rPr>
          <w:rFonts w:ascii="Times New Roman" w:hAnsi="Times New Roman" w:cs="Times New Roman"/>
          <w:sz w:val="24"/>
          <w:szCs w:val="24"/>
        </w:rPr>
        <w:t>.</w:t>
      </w:r>
    </w:p>
    <w:p w14:paraId="6EB769FB" w14:textId="77777777" w:rsidR="00B56BA7" w:rsidRPr="00EF759F" w:rsidRDefault="00B56BA7" w:rsidP="009C2C04">
      <w:pPr>
        <w:jc w:val="both"/>
        <w:rPr>
          <w:rFonts w:ascii="Times New Roman" w:hAnsi="Times New Roman" w:cs="Times New Roman"/>
          <w:sz w:val="24"/>
          <w:szCs w:val="24"/>
        </w:rPr>
      </w:pPr>
    </w:p>
    <w:p w14:paraId="56648073" w14:textId="77777777" w:rsidR="00446E6D" w:rsidRPr="00EF759F" w:rsidRDefault="00446E6D" w:rsidP="009D470F">
      <w:pPr>
        <w:jc w:val="both"/>
        <w:rPr>
          <w:rFonts w:ascii="Times New Roman" w:hAnsi="Times New Roman" w:cs="Times New Roman"/>
          <w:sz w:val="24"/>
          <w:szCs w:val="24"/>
        </w:rPr>
      </w:pPr>
      <w:bookmarkStart w:id="0" w:name="_GoBack"/>
      <w:bookmarkEnd w:id="0"/>
    </w:p>
    <w:p w14:paraId="68A0A7BF" w14:textId="77777777" w:rsidR="00446E6D" w:rsidRPr="00EF759F" w:rsidRDefault="00446E6D" w:rsidP="009D470F">
      <w:pPr>
        <w:jc w:val="both"/>
        <w:rPr>
          <w:rFonts w:ascii="Times New Roman" w:hAnsi="Times New Roman" w:cs="Times New Roman"/>
          <w:sz w:val="24"/>
          <w:szCs w:val="24"/>
        </w:rPr>
      </w:pPr>
    </w:p>
    <w:p w14:paraId="765040C5" w14:textId="77777777" w:rsidR="009D470F" w:rsidRPr="00EF759F" w:rsidRDefault="009D470F" w:rsidP="009D470F">
      <w:pPr>
        <w:jc w:val="both"/>
        <w:rPr>
          <w:rFonts w:ascii="Times New Roman" w:hAnsi="Times New Roman" w:cs="Times New Roman"/>
          <w:b/>
          <w:bCs/>
          <w:sz w:val="24"/>
          <w:szCs w:val="24"/>
        </w:rPr>
      </w:pPr>
      <w:r w:rsidRPr="00EF759F">
        <w:rPr>
          <w:rFonts w:ascii="Times New Roman" w:hAnsi="Times New Roman" w:cs="Times New Roman"/>
          <w:b/>
          <w:bCs/>
          <w:sz w:val="24"/>
          <w:szCs w:val="24"/>
        </w:rPr>
        <w:t xml:space="preserve">References </w:t>
      </w:r>
    </w:p>
    <w:p w14:paraId="7FD1C577" w14:textId="1B04F63C" w:rsidR="00F96DDE" w:rsidRPr="001F395B" w:rsidRDefault="001A5838" w:rsidP="00F96DDE">
      <w:pPr>
        <w:widowControl w:val="0"/>
        <w:autoSpaceDE w:val="0"/>
        <w:autoSpaceDN w:val="0"/>
        <w:adjustRightInd w:val="0"/>
        <w:spacing w:line="240" w:lineRule="auto"/>
        <w:ind w:left="640" w:hanging="640"/>
        <w:rPr>
          <w:rFonts w:ascii="Times New Roman" w:hAnsi="Times New Roman" w:cs="Times New Roman"/>
          <w:b/>
          <w:bCs/>
          <w:noProof/>
          <w:kern w:val="0"/>
          <w:sz w:val="24"/>
          <w:szCs w:val="24"/>
        </w:rPr>
      </w:pPr>
      <w:r w:rsidRPr="00EF759F">
        <w:rPr>
          <w:rFonts w:ascii="Times New Roman" w:hAnsi="Times New Roman" w:cs="Times New Roman"/>
          <w:sz w:val="24"/>
          <w:szCs w:val="24"/>
        </w:rPr>
        <w:fldChar w:fldCharType="begin" w:fldLock="1"/>
      </w:r>
      <w:r w:rsidR="00622033" w:rsidRPr="00EF759F">
        <w:rPr>
          <w:rFonts w:ascii="Times New Roman" w:hAnsi="Times New Roman" w:cs="Times New Roman"/>
          <w:sz w:val="24"/>
          <w:szCs w:val="24"/>
        </w:rPr>
        <w:instrText xml:space="preserve">ADDIN Mendeley Bibliography CSL_BIBLIOGRAPHY </w:instrText>
      </w:r>
      <w:r w:rsidRPr="00EF759F">
        <w:rPr>
          <w:rFonts w:ascii="Times New Roman" w:hAnsi="Times New Roman" w:cs="Times New Roman"/>
          <w:sz w:val="24"/>
          <w:szCs w:val="24"/>
        </w:rPr>
        <w:fldChar w:fldCharType="separate"/>
      </w:r>
      <w:r w:rsidR="00F96DDE" w:rsidRPr="00EF759F">
        <w:rPr>
          <w:rFonts w:ascii="Times New Roman" w:hAnsi="Times New Roman" w:cs="Times New Roman"/>
          <w:noProof/>
          <w:kern w:val="0"/>
          <w:sz w:val="24"/>
          <w:szCs w:val="24"/>
        </w:rPr>
        <w:t>1.</w:t>
      </w:r>
      <w:r w:rsidR="00F96DDE" w:rsidRPr="00EF759F">
        <w:rPr>
          <w:rFonts w:ascii="Times New Roman" w:hAnsi="Times New Roman" w:cs="Times New Roman"/>
          <w:noProof/>
          <w:kern w:val="0"/>
          <w:sz w:val="24"/>
          <w:szCs w:val="24"/>
        </w:rPr>
        <w:tab/>
        <w:t xml:space="preserve">Crump A, Morel CM, Omura S. The onchocerciasis chronicle: from the beginning to the end? Trends Parasitol. 2012 Jul;28(7):280–8. </w:t>
      </w:r>
      <w:r w:rsidR="001F395B">
        <w:rPr>
          <w:rFonts w:ascii="Arial" w:eastAsia="Times New Roman" w:hAnsi="Arial" w:cs="Arial"/>
          <w:sz w:val="18"/>
          <w:szCs w:val="18"/>
        </w:rPr>
        <w:t>https://doi.org/10.1016/j.pt.2012.04.005</w:t>
      </w:r>
    </w:p>
    <w:p w14:paraId="2D9168D5" w14:textId="77777777"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w:t>
      </w:r>
      <w:r w:rsidRPr="00EF759F">
        <w:rPr>
          <w:rFonts w:ascii="Times New Roman" w:hAnsi="Times New Roman" w:cs="Times New Roman"/>
          <w:noProof/>
          <w:kern w:val="0"/>
          <w:sz w:val="24"/>
          <w:szCs w:val="24"/>
        </w:rPr>
        <w:tab/>
        <w:t xml:space="preserve">WHO. Onchocerciasis. Geneva; 2025 Jan. </w:t>
      </w:r>
    </w:p>
    <w:p w14:paraId="3E6F7DEF" w14:textId="1E4D57FB"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w:t>
      </w:r>
      <w:r w:rsidRPr="00EF759F">
        <w:rPr>
          <w:rFonts w:ascii="Times New Roman" w:hAnsi="Times New Roman" w:cs="Times New Roman"/>
          <w:noProof/>
          <w:kern w:val="0"/>
          <w:sz w:val="24"/>
          <w:szCs w:val="24"/>
        </w:rPr>
        <w:tab/>
        <w:t xml:space="preserve">Cambra-Pellejà M, Gandasegui J, Balaña-Fouce R, Muñoz J, Martínez-Valladares M. Zoonotic Implications of Onchocerca Species on Human Health. Pathogens. 2020 Sep 17;9(9):761. </w:t>
      </w:r>
      <w:r w:rsidR="001F395B">
        <w:rPr>
          <w:rFonts w:ascii="Arial" w:eastAsia="Times New Roman" w:hAnsi="Arial" w:cs="Arial"/>
          <w:sz w:val="18"/>
          <w:szCs w:val="18"/>
        </w:rPr>
        <w:t>https://doi.org/10.3390/pathogens9090761</w:t>
      </w:r>
    </w:p>
    <w:p w14:paraId="563F0966" w14:textId="38358B41"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4.</w:t>
      </w:r>
      <w:r w:rsidRPr="00EF759F">
        <w:rPr>
          <w:rFonts w:ascii="Times New Roman" w:hAnsi="Times New Roman" w:cs="Times New Roman"/>
          <w:noProof/>
          <w:kern w:val="0"/>
          <w:sz w:val="24"/>
          <w:szCs w:val="24"/>
        </w:rPr>
        <w:tab/>
        <w:t xml:space="preserve">Bhattacharyya S, Vinkeles Melchers NVS, Siewe Fodjo JN, Vutha A, Coffeng LE, Logora MY, et al. Onchocerciasis-associated epilepsy in Maridi, South Sudan: Modelling and exploring the impact of control measures against river blindness. PLoS Negl Trop Dis. 2023 May 26;17(5):e0011320. </w:t>
      </w:r>
      <w:r w:rsidR="001F395B">
        <w:rPr>
          <w:rFonts w:ascii="Arial" w:eastAsia="Times New Roman" w:hAnsi="Arial" w:cs="Arial"/>
          <w:sz w:val="18"/>
          <w:szCs w:val="18"/>
        </w:rPr>
        <w:t>https://doi.org/10.1371/journal.pntd.0011320</w:t>
      </w:r>
    </w:p>
    <w:p w14:paraId="4B586426" w14:textId="0811157E"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5.</w:t>
      </w:r>
      <w:r w:rsidRPr="00EF759F">
        <w:rPr>
          <w:rFonts w:ascii="Times New Roman" w:hAnsi="Times New Roman" w:cs="Times New Roman"/>
          <w:noProof/>
          <w:kern w:val="0"/>
          <w:sz w:val="24"/>
          <w:szCs w:val="24"/>
        </w:rPr>
        <w:tab/>
        <w:t xml:space="preserve">Greter H, Mmbando B, Makunde W, Mnacho M, Matuja W, Kakorozya A, et al. Evolution of epilepsy prevalence and incidence in a Tanzanian area endemic for onchocerciasis and the potential impact of community-directed treatment with ivermectin: a cross-sectional study and comparison over 28 years. BMJ Open. 2018 Mar;8(3):e017188. </w:t>
      </w:r>
      <w:r w:rsidR="001F395B">
        <w:rPr>
          <w:rFonts w:ascii="Arial" w:eastAsia="Times New Roman" w:hAnsi="Arial" w:cs="Arial"/>
          <w:sz w:val="18"/>
          <w:szCs w:val="18"/>
        </w:rPr>
        <w:t>https://doi.org/10.1136/bmjopen-2017-017188</w:t>
      </w:r>
    </w:p>
    <w:p w14:paraId="1906D455" w14:textId="62CCBBB5"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6.</w:t>
      </w:r>
      <w:r w:rsidRPr="00EF759F">
        <w:rPr>
          <w:rFonts w:ascii="Times New Roman" w:hAnsi="Times New Roman" w:cs="Times New Roman"/>
          <w:noProof/>
          <w:kern w:val="0"/>
          <w:sz w:val="24"/>
          <w:szCs w:val="24"/>
        </w:rPr>
        <w:tab/>
        <w:t xml:space="preserve">Mushi VP, Bhwana D, Massawe IS, Makunde W, Sebukoto H, Ngasa W, et al. Prevalence of onchocerciasis and epilepsy in a Tanzanian region after a prolonged community-directed treatment with ivermectin. PLoS Negl Trop Dis. 2024 Sep 6;18(9):e0012470. </w:t>
      </w:r>
      <w:r w:rsidR="001F395B">
        <w:rPr>
          <w:rFonts w:ascii="Arial" w:eastAsia="Times New Roman" w:hAnsi="Arial" w:cs="Arial"/>
          <w:sz w:val="18"/>
          <w:szCs w:val="18"/>
        </w:rPr>
        <w:t>https://doi.org/10.1371/journal.pntd.0012470</w:t>
      </w:r>
    </w:p>
    <w:p w14:paraId="360C8224" w14:textId="49F61157"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7.</w:t>
      </w:r>
      <w:r w:rsidRPr="00EF759F">
        <w:rPr>
          <w:rFonts w:ascii="Times New Roman" w:hAnsi="Times New Roman" w:cs="Times New Roman"/>
          <w:noProof/>
          <w:kern w:val="0"/>
          <w:sz w:val="24"/>
          <w:szCs w:val="24"/>
        </w:rPr>
        <w:tab/>
        <w:t xml:space="preserve">Bhwana D, Mmbando BP, Dekker MC, Mnacho M, Kakorozya A, Matuja W, et al. Clinical presentation of epilepsy in six villages in an onchocerciasis endemic area in Mahenge, Tanzania. Epileptic Disord. 2019 Oct 29;21(5):425–35. </w:t>
      </w:r>
      <w:r w:rsidR="001F395B">
        <w:rPr>
          <w:rFonts w:ascii="Arial" w:eastAsia="Times New Roman" w:hAnsi="Arial" w:cs="Arial"/>
          <w:sz w:val="18"/>
          <w:szCs w:val="18"/>
        </w:rPr>
        <w:t>https://doi.org/10.1684/epd.2019.1093</w:t>
      </w:r>
    </w:p>
    <w:p w14:paraId="18E980F0" w14:textId="495628BC"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8.</w:t>
      </w:r>
      <w:r w:rsidRPr="00EF759F">
        <w:rPr>
          <w:rFonts w:ascii="Times New Roman" w:hAnsi="Times New Roman" w:cs="Times New Roman"/>
          <w:noProof/>
          <w:kern w:val="0"/>
          <w:sz w:val="24"/>
          <w:szCs w:val="24"/>
        </w:rPr>
        <w:tab/>
        <w:t>Bhwana D, P Mmbando B, Dusabimana A, Mhina A, P Challe D, N Siewe Fodjo J, et al. Ivermectin treatment response in two rural villages with a high prevalence of onchocerciasis and epilepsy, Mahenge Tanzania. Afr Health Sci. 2022 Oct 28;22(3):607–</w:t>
      </w:r>
      <w:r w:rsidRPr="00EF759F">
        <w:rPr>
          <w:rFonts w:ascii="Times New Roman" w:hAnsi="Times New Roman" w:cs="Times New Roman"/>
          <w:noProof/>
          <w:kern w:val="0"/>
          <w:sz w:val="24"/>
          <w:szCs w:val="24"/>
        </w:rPr>
        <w:lastRenderedPageBreak/>
        <w:t xml:space="preserve">16. </w:t>
      </w:r>
      <w:r w:rsidR="001F395B">
        <w:rPr>
          <w:rFonts w:ascii="Arial" w:eastAsia="Times New Roman" w:hAnsi="Arial" w:cs="Arial"/>
          <w:sz w:val="18"/>
          <w:szCs w:val="18"/>
        </w:rPr>
        <w:t>https://doi.org/10.4314/ahs.v22i3.65</w:t>
      </w:r>
    </w:p>
    <w:p w14:paraId="51043334" w14:textId="6C58C3C6"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9.</w:t>
      </w:r>
      <w:r w:rsidRPr="00EF759F">
        <w:rPr>
          <w:rFonts w:ascii="Times New Roman" w:hAnsi="Times New Roman" w:cs="Times New Roman"/>
          <w:noProof/>
          <w:kern w:val="0"/>
          <w:sz w:val="24"/>
          <w:szCs w:val="24"/>
        </w:rPr>
        <w:tab/>
        <w:t xml:space="preserve">Mmbando BP, Suykerbuyk P, Mnacho M, Kakorozya A, Matuja W, Hendy A, et al. High prevalence of epilepsy in two rural onchocerciasis endemic villages in the Mahenge area, Tanzania, after 20 years of community directed treatment with ivermectin. Infect Dis poverty. 2018 Jun 20;7(1):64. </w:t>
      </w:r>
      <w:r w:rsidR="001F395B">
        <w:rPr>
          <w:rFonts w:ascii="Arial" w:eastAsia="Times New Roman" w:hAnsi="Arial" w:cs="Arial"/>
          <w:sz w:val="18"/>
          <w:szCs w:val="18"/>
        </w:rPr>
        <w:t>https://doi.org/10.1186/s40249-018-0450-3</w:t>
      </w:r>
    </w:p>
    <w:p w14:paraId="292D3EB0" w14:textId="14892B90"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0.</w:t>
      </w:r>
      <w:r w:rsidRPr="00EF759F">
        <w:rPr>
          <w:rFonts w:ascii="Times New Roman" w:hAnsi="Times New Roman" w:cs="Times New Roman"/>
          <w:noProof/>
          <w:kern w:val="0"/>
          <w:sz w:val="24"/>
          <w:szCs w:val="24"/>
        </w:rPr>
        <w:tab/>
        <w:t xml:space="preserve">Hendy A, Krüger A, Pfarr K, De Witte J, Kibweja A, Mwingira U, et al. The blackfly vectors and transmission of Onchocerca volvulus in Mahenge, south eastern Tanzania. Acta Trop. 2018 May;181:50–9. </w:t>
      </w:r>
      <w:r w:rsidR="001F395B">
        <w:rPr>
          <w:rFonts w:ascii="Arial" w:eastAsia="Times New Roman" w:hAnsi="Arial" w:cs="Arial"/>
          <w:sz w:val="18"/>
          <w:szCs w:val="18"/>
        </w:rPr>
        <w:t>https://doi.org/10.1016/j.actatropica.2018.01.009</w:t>
      </w:r>
    </w:p>
    <w:p w14:paraId="47CAB5E3" w14:textId="23BF05DD"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1.</w:t>
      </w:r>
      <w:r w:rsidRPr="00EF759F">
        <w:rPr>
          <w:rFonts w:ascii="Times New Roman" w:hAnsi="Times New Roman" w:cs="Times New Roman"/>
          <w:noProof/>
          <w:kern w:val="0"/>
          <w:sz w:val="24"/>
          <w:szCs w:val="24"/>
        </w:rPr>
        <w:tab/>
        <w:t xml:space="preserve">Häusermann W. On the biology of Simulium damnosum Theoblad, 1903, the main vector of onchocerciasis in the Mahenge mountains, Ulanga, Tanzania. Acta Trop. 1969;26(1):29–69. </w:t>
      </w:r>
      <w:r w:rsidR="001F395B">
        <w:rPr>
          <w:rFonts w:ascii="Arial" w:eastAsia="Times New Roman" w:hAnsi="Arial" w:cs="Arial"/>
          <w:sz w:val="18"/>
          <w:szCs w:val="18"/>
        </w:rPr>
        <w:t>https://www.e-periodica.ch/digbib/volumes?UID=act-001</w:t>
      </w:r>
    </w:p>
    <w:p w14:paraId="46B09809" w14:textId="77777777"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2.</w:t>
      </w:r>
      <w:r w:rsidRPr="00EF759F">
        <w:rPr>
          <w:rFonts w:ascii="Times New Roman" w:hAnsi="Times New Roman" w:cs="Times New Roman"/>
          <w:noProof/>
          <w:kern w:val="0"/>
          <w:sz w:val="24"/>
          <w:szCs w:val="24"/>
        </w:rPr>
        <w:tab/>
        <w:t xml:space="preserve">Mushi V. Factors associated with persistence of onchocerciasis transmission after two decades of Community Directed Treatment with Ivermectin in Ulanga District Council. [Morogoro]: Sokoine University; 2018. </w:t>
      </w:r>
    </w:p>
    <w:p w14:paraId="7FC5718C" w14:textId="228263CA"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3.</w:t>
      </w:r>
      <w:r w:rsidRPr="00EF759F">
        <w:rPr>
          <w:rFonts w:ascii="Times New Roman" w:hAnsi="Times New Roman" w:cs="Times New Roman"/>
          <w:noProof/>
          <w:kern w:val="0"/>
          <w:sz w:val="24"/>
          <w:szCs w:val="24"/>
        </w:rPr>
        <w:tab/>
        <w:t xml:space="preserve">Colebunders R, Stolk WA, Siewe Fodjo JN, Mackenzie CD, Hopkins A. Elimination of onchocerciasis in Africa by 2025: an ambitious target requires ambitious interventions. Infect Dis Poverty. 2019 Dec 3;8(1):83. </w:t>
      </w:r>
      <w:r w:rsidR="001F395B">
        <w:rPr>
          <w:rFonts w:ascii="Arial" w:eastAsia="Times New Roman" w:hAnsi="Arial" w:cs="Arial"/>
          <w:sz w:val="18"/>
          <w:szCs w:val="18"/>
        </w:rPr>
        <w:t>https://doi.org/10.1186/s40249-019-0593-x</w:t>
      </w:r>
    </w:p>
    <w:p w14:paraId="54A217B9" w14:textId="1DC3C27E"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4.</w:t>
      </w:r>
      <w:r w:rsidRPr="00EF759F">
        <w:rPr>
          <w:rFonts w:ascii="Times New Roman" w:hAnsi="Times New Roman" w:cs="Times New Roman"/>
          <w:noProof/>
          <w:kern w:val="0"/>
          <w:sz w:val="24"/>
          <w:szCs w:val="24"/>
        </w:rPr>
        <w:tab/>
        <w:t xml:space="preserve">Page MJ, Moher D, Bossuyt PM, Boutron I, Hoffmann TC, Mulrow CD, et al. PRISMA 2020 explanation and elaboration: updated guidance and exemplars for reporting systematic reviews. BMJ. 2021 Mar 29;n160. </w:t>
      </w:r>
      <w:r w:rsidR="001F395B">
        <w:rPr>
          <w:rFonts w:ascii="Arial" w:eastAsia="Times New Roman" w:hAnsi="Arial" w:cs="Arial"/>
          <w:sz w:val="18"/>
          <w:szCs w:val="18"/>
        </w:rPr>
        <w:t>https://doi.org/10.1136/bmj.n160</w:t>
      </w:r>
    </w:p>
    <w:p w14:paraId="6974E474" w14:textId="624F9D9A"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5.</w:t>
      </w:r>
      <w:r w:rsidRPr="00EF759F">
        <w:rPr>
          <w:rFonts w:ascii="Times New Roman" w:hAnsi="Times New Roman" w:cs="Times New Roman"/>
          <w:noProof/>
          <w:kern w:val="0"/>
          <w:sz w:val="24"/>
          <w:szCs w:val="24"/>
        </w:rPr>
        <w:tab/>
        <w:t xml:space="preserve">Krüger A, Car M, Maegga BTA. Descriptions of members of the Simulium damnosum complex (Diptera: Simuliidae) from southern Africa, Ethiopia and Tanzania. Ann Trop Med Parasitol. 2005 Apr;99(3):293–306. </w:t>
      </w:r>
      <w:r w:rsidR="001F395B">
        <w:rPr>
          <w:rFonts w:ascii="Arial" w:eastAsia="Times New Roman" w:hAnsi="Arial" w:cs="Arial"/>
          <w:sz w:val="18"/>
          <w:szCs w:val="18"/>
        </w:rPr>
        <w:t>https://doi.org/10.1179/136485905X28009</w:t>
      </w:r>
    </w:p>
    <w:p w14:paraId="446D2496" w14:textId="11E684D6"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6.</w:t>
      </w:r>
      <w:r w:rsidRPr="00EF759F">
        <w:rPr>
          <w:rFonts w:ascii="Times New Roman" w:hAnsi="Times New Roman" w:cs="Times New Roman"/>
          <w:noProof/>
          <w:kern w:val="0"/>
          <w:sz w:val="24"/>
          <w:szCs w:val="24"/>
        </w:rPr>
        <w:tab/>
        <w:t xml:space="preserve">Mushi V. Simulium surveillance and control in Mahenge, Tanzania: time to think bigger and utilize drone-based remote sensing technology. Bull Natl Res Cent. 2023 Mar 7;47(1):38. </w:t>
      </w:r>
      <w:r w:rsidR="001F395B">
        <w:rPr>
          <w:rFonts w:ascii="Arial" w:eastAsia="Times New Roman" w:hAnsi="Arial" w:cs="Arial"/>
          <w:sz w:val="18"/>
          <w:szCs w:val="18"/>
        </w:rPr>
        <w:t>https://doi.org/10.1186/s42269-023-01016-x</w:t>
      </w:r>
    </w:p>
    <w:p w14:paraId="2A215E4B" w14:textId="628114C8"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7.</w:t>
      </w:r>
      <w:r w:rsidRPr="00EF759F">
        <w:rPr>
          <w:rFonts w:ascii="Times New Roman" w:hAnsi="Times New Roman" w:cs="Times New Roman"/>
          <w:noProof/>
          <w:kern w:val="0"/>
          <w:sz w:val="24"/>
          <w:szCs w:val="24"/>
        </w:rPr>
        <w:tab/>
        <w:t xml:space="preserve">Kalinga AK, Mweya CN, Barro T, Maegga BT. Susceptibility of &amp;lt;i&amp;gt;Simulium damnosum&amp;lt;/i&amp;gt; complex larvae to temephos in the Tukuyu onchocerciasis focus, southwest Tanzania. Tanzan J Health Res. 2007 Jun 7;9(1). </w:t>
      </w:r>
      <w:r w:rsidR="001F395B">
        <w:rPr>
          <w:rFonts w:ascii="Arial" w:eastAsia="Times New Roman" w:hAnsi="Arial" w:cs="Arial"/>
          <w:sz w:val="18"/>
          <w:szCs w:val="18"/>
        </w:rPr>
        <w:t>https://doi.org/10.4314/thrb.v9i1.14287</w:t>
      </w:r>
    </w:p>
    <w:p w14:paraId="5D2B27E1" w14:textId="5DDCD906"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8.</w:t>
      </w:r>
      <w:r w:rsidRPr="00EF759F">
        <w:rPr>
          <w:rFonts w:ascii="Times New Roman" w:hAnsi="Times New Roman" w:cs="Times New Roman"/>
          <w:noProof/>
          <w:kern w:val="0"/>
          <w:sz w:val="24"/>
          <w:szCs w:val="24"/>
        </w:rPr>
        <w:tab/>
        <w:t xml:space="preserve">CHEKE RA, FIASORGBOR GK, WALSH JF, YAMEOGO L. Elimination of the Djodji form of the blackfly </w:t>
      </w:r>
      <w:r w:rsidRPr="00EF759F">
        <w:rPr>
          <w:rFonts w:ascii="Times New Roman" w:hAnsi="Times New Roman" w:cs="Times New Roman"/>
          <w:i/>
          <w:iCs/>
          <w:noProof/>
          <w:kern w:val="0"/>
          <w:sz w:val="24"/>
          <w:szCs w:val="24"/>
        </w:rPr>
        <w:t>Simulium sanctipauli</w:t>
      </w:r>
      <w:r w:rsidRPr="00EF759F">
        <w:rPr>
          <w:rFonts w:ascii="Times New Roman" w:hAnsi="Times New Roman" w:cs="Times New Roman"/>
          <w:noProof/>
          <w:kern w:val="0"/>
          <w:sz w:val="24"/>
          <w:szCs w:val="24"/>
        </w:rPr>
        <w:t xml:space="preserve"> sensu stricto as a result of larviciding by the WHO Onchocerciasis Control Programme in West Africa. Med Vet Entomol. 2008 Jun 22;22(2):172–4. </w:t>
      </w:r>
      <w:r w:rsidR="001F395B">
        <w:rPr>
          <w:rFonts w:ascii="Arial" w:eastAsia="Times New Roman" w:hAnsi="Arial" w:cs="Arial"/>
          <w:sz w:val="18"/>
          <w:szCs w:val="18"/>
        </w:rPr>
        <w:t>https://doi.org/10.1111/j.1365-2915.2008.00725.x</w:t>
      </w:r>
    </w:p>
    <w:p w14:paraId="5BA5CB43" w14:textId="0D10481F"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19.</w:t>
      </w:r>
      <w:r w:rsidRPr="00EF759F">
        <w:rPr>
          <w:rFonts w:ascii="Times New Roman" w:hAnsi="Times New Roman" w:cs="Times New Roman"/>
          <w:noProof/>
          <w:kern w:val="0"/>
          <w:sz w:val="24"/>
          <w:szCs w:val="24"/>
        </w:rPr>
        <w:tab/>
        <w:t xml:space="preserve">Kleinerman G, Eshed T, Nachum-Biala Y, King R, Baneth G. Transmission of the Human Relapsing Fever Spirochete Borrelia persica by the Argasid Tick Ornithodoros tholozani Involves Blood Meals from Wildlife Animal Reservoirs and Mainly Transstadial Transfer. Appl Environ Microbiol. 2021 May 11;87(11). </w:t>
      </w:r>
      <w:r w:rsidR="001F395B">
        <w:rPr>
          <w:rFonts w:ascii="Arial" w:eastAsia="Times New Roman" w:hAnsi="Arial" w:cs="Arial"/>
          <w:sz w:val="18"/>
          <w:szCs w:val="18"/>
        </w:rPr>
        <w:t>https://doi.org/10.1128/AEM.03117-20.2021</w:t>
      </w:r>
    </w:p>
    <w:p w14:paraId="0273B218" w14:textId="16FD6C15"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lastRenderedPageBreak/>
        <w:t>20.</w:t>
      </w:r>
      <w:r w:rsidRPr="00EF759F">
        <w:rPr>
          <w:rFonts w:ascii="Times New Roman" w:hAnsi="Times New Roman" w:cs="Times New Roman"/>
          <w:noProof/>
          <w:kern w:val="0"/>
          <w:sz w:val="24"/>
          <w:szCs w:val="24"/>
        </w:rPr>
        <w:tab/>
        <w:t xml:space="preserve">Garms R, Lakwo TL, Ndyomugyenyi R, Kipp W, Rubaale T, Tukesiga E, et al. The elimination of the vector Simulium neavei from the Itwara onchocerciasis focus in Uganda by ground larviciding. Acta Trop. 2009 Sep;111(3):203–10. </w:t>
      </w:r>
      <w:r w:rsidR="001F395B">
        <w:rPr>
          <w:rFonts w:ascii="Arial" w:eastAsia="Times New Roman" w:hAnsi="Arial" w:cs="Arial"/>
          <w:sz w:val="18"/>
          <w:szCs w:val="18"/>
        </w:rPr>
        <w:t>https://doi.org/10.1016/j.actatropica.2009.04.001</w:t>
      </w:r>
    </w:p>
    <w:p w14:paraId="2B83F3A6" w14:textId="1AFB4453"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1.</w:t>
      </w:r>
      <w:r w:rsidRPr="00EF759F">
        <w:rPr>
          <w:rFonts w:ascii="Times New Roman" w:hAnsi="Times New Roman" w:cs="Times New Roman"/>
          <w:noProof/>
          <w:kern w:val="0"/>
          <w:sz w:val="24"/>
          <w:szCs w:val="24"/>
        </w:rPr>
        <w:tab/>
        <w:t xml:space="preserve">Lakwo T, Garms R, Wamani J, Tukahebwa EM, Byamukama E, Onapa AW, et al. Interruption of the transmission of Onchocerca volvulus in the Kashoya-Kitomi focus, western Uganda by long-term ivermectin treatment and elimination of the vector Simulium neavei by larviciding. Acta Trop. 2017 Mar;167:128–36. </w:t>
      </w:r>
      <w:r w:rsidR="001F395B">
        <w:rPr>
          <w:rFonts w:ascii="Arial" w:eastAsia="Times New Roman" w:hAnsi="Arial" w:cs="Arial"/>
          <w:sz w:val="18"/>
          <w:szCs w:val="18"/>
        </w:rPr>
        <w:t>https://doi.org/10.1016/j.actatropica.2016.12.029</w:t>
      </w:r>
    </w:p>
    <w:p w14:paraId="0026F23D" w14:textId="434879FC"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2.</w:t>
      </w:r>
      <w:r w:rsidRPr="00EF759F">
        <w:rPr>
          <w:rFonts w:ascii="Times New Roman" w:hAnsi="Times New Roman" w:cs="Times New Roman"/>
          <w:noProof/>
          <w:kern w:val="0"/>
          <w:sz w:val="24"/>
          <w:szCs w:val="24"/>
        </w:rPr>
        <w:tab/>
        <w:t xml:space="preserve">Schwan TG, Anderson JM, Lopez JE, Fischer RJ, Raffel SJ, McCoy BN, et al. Endemic Foci of the Tick-Borne Relapsing Fever Spirochete Borrelia crocidurae in Mali, West Africa, and the Potential for Human Infection. PLoS Negl Trop Dis. 2012 Nov 29;6(11):e1924. </w:t>
      </w:r>
      <w:r w:rsidR="001F395B">
        <w:rPr>
          <w:rFonts w:ascii="Arial" w:eastAsia="Times New Roman" w:hAnsi="Arial" w:cs="Arial"/>
          <w:sz w:val="18"/>
          <w:szCs w:val="18"/>
        </w:rPr>
        <w:t>. https://doi.org/10.1371/journal.pntd.0001924</w:t>
      </w:r>
    </w:p>
    <w:p w14:paraId="7127CAD9" w14:textId="62A63F57"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3.</w:t>
      </w:r>
      <w:r w:rsidRPr="00EF759F">
        <w:rPr>
          <w:rFonts w:ascii="Times New Roman" w:hAnsi="Times New Roman" w:cs="Times New Roman"/>
          <w:noProof/>
          <w:kern w:val="0"/>
          <w:sz w:val="24"/>
          <w:szCs w:val="24"/>
        </w:rPr>
        <w:tab/>
        <w:t xml:space="preserve">Jacob BG, Loum D, Lakwo TL, Katholi CR, Habomugisha P, Byamukama E, et al. Community-directed vector control to supplement mass drug distribution for onchocerciasis elimination in the Madi mid-North focus of Northern Uganda. PLoS Negl Trop Dis. 2018 Aug 27;12(8):e0006702. </w:t>
      </w:r>
      <w:r w:rsidR="001F395B">
        <w:rPr>
          <w:rFonts w:ascii="Arial" w:eastAsia="Times New Roman" w:hAnsi="Arial" w:cs="Arial"/>
          <w:sz w:val="18"/>
          <w:szCs w:val="18"/>
        </w:rPr>
        <w:t>https://doi.org/10.1371/journal.pntd.0006702</w:t>
      </w:r>
    </w:p>
    <w:p w14:paraId="1E9DEBFC" w14:textId="096F5692"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4.</w:t>
      </w:r>
      <w:r w:rsidRPr="00EF759F">
        <w:rPr>
          <w:rFonts w:ascii="Times New Roman" w:hAnsi="Times New Roman" w:cs="Times New Roman"/>
          <w:noProof/>
          <w:kern w:val="0"/>
          <w:sz w:val="24"/>
          <w:szCs w:val="24"/>
        </w:rPr>
        <w:tab/>
        <w:t xml:space="preserve">Zarroug IMA, Hashim K, ElMubark WA, Shumo ZAI, Salih KAM, ElNojomi NAA, et al. The First Confirmed Elimination of an Onchocerciasis Focus in Africa: Abu Hamed, Sudan. Am Soc Trop Med Hyg. 2016 Nov 2;95(5):1037–40. </w:t>
      </w:r>
      <w:r w:rsidR="001F395B">
        <w:rPr>
          <w:rFonts w:ascii="Arial" w:eastAsia="Times New Roman" w:hAnsi="Arial" w:cs="Arial"/>
          <w:sz w:val="18"/>
          <w:szCs w:val="18"/>
        </w:rPr>
        <w:t>https://doi.org/10.4269/ajtmh.16-0274</w:t>
      </w:r>
    </w:p>
    <w:p w14:paraId="2B72DBDE" w14:textId="2C512FF7"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5.</w:t>
      </w:r>
      <w:r w:rsidRPr="00EF759F">
        <w:rPr>
          <w:rFonts w:ascii="Times New Roman" w:hAnsi="Times New Roman" w:cs="Times New Roman"/>
          <w:noProof/>
          <w:kern w:val="0"/>
          <w:sz w:val="24"/>
          <w:szCs w:val="24"/>
        </w:rPr>
        <w:tab/>
        <w:t xml:space="preserve">McMAHON JP, HIGHTON RB, GOINY H. The eradication of Simulium neavei from Kenya. Bull World Health Organ. 1958;19(1):75–107. </w:t>
      </w:r>
      <w:r w:rsidR="001F395B">
        <w:rPr>
          <w:rFonts w:ascii="Arial" w:eastAsia="Times New Roman" w:hAnsi="Arial" w:cs="Arial"/>
          <w:sz w:val="18"/>
          <w:szCs w:val="18"/>
        </w:rPr>
        <w:t>https://www.ncbi.nlm.nih.gov/pmc/articles/PMC2537689/</w:t>
      </w:r>
    </w:p>
    <w:p w14:paraId="7069ABC3" w14:textId="0CBE4B6D"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6.</w:t>
      </w:r>
      <w:r w:rsidRPr="00EF759F">
        <w:rPr>
          <w:rFonts w:ascii="Times New Roman" w:hAnsi="Times New Roman" w:cs="Times New Roman"/>
          <w:noProof/>
          <w:kern w:val="0"/>
          <w:sz w:val="24"/>
          <w:szCs w:val="24"/>
        </w:rPr>
        <w:tab/>
        <w:t xml:space="preserve">Lakwo TL, Ndyomugyenyi R, Onapa AW, Twebaze C. Transmission of Onchocerca volvulus and prospects for the elimination of its vector, the blackfly Simulium neavei in the Mpamba-Nkusi focus in Western Uganda. Med Vet Entomol. 2006 Mar;20(1):93–101. </w:t>
      </w:r>
      <w:r w:rsidR="001F395B">
        <w:rPr>
          <w:rFonts w:ascii="Arial" w:eastAsia="Times New Roman" w:hAnsi="Arial" w:cs="Arial"/>
          <w:sz w:val="18"/>
          <w:szCs w:val="18"/>
        </w:rPr>
        <w:t>https://doi.org/10.1111/j.1365-2915.2006.00603.x</w:t>
      </w:r>
    </w:p>
    <w:p w14:paraId="20EF490F" w14:textId="77777777"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7.</w:t>
      </w:r>
      <w:r w:rsidRPr="00EF759F">
        <w:rPr>
          <w:rFonts w:ascii="Times New Roman" w:hAnsi="Times New Roman" w:cs="Times New Roman"/>
          <w:noProof/>
          <w:kern w:val="0"/>
          <w:sz w:val="24"/>
          <w:szCs w:val="24"/>
        </w:rPr>
        <w:tab/>
        <w:t xml:space="preserve">Maegga et al. The vector elimination programme and subsequent recrudescence of the vector population in the Tukuyu focus of onchocerciasis in Tanzania. (Program report/unpublished). . Dar es Salaam; 2018. </w:t>
      </w:r>
    </w:p>
    <w:p w14:paraId="16D2899C" w14:textId="77777777"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8.</w:t>
      </w:r>
      <w:r w:rsidRPr="00EF759F">
        <w:rPr>
          <w:rFonts w:ascii="Times New Roman" w:hAnsi="Times New Roman" w:cs="Times New Roman"/>
          <w:noProof/>
          <w:kern w:val="0"/>
          <w:sz w:val="24"/>
          <w:szCs w:val="24"/>
        </w:rPr>
        <w:tab/>
        <w:t xml:space="preserve">MoH. INTEGRATED VECTOR MANAGEMENT GUIDELINES AND STANDARD OPERATING PROCEDURES. Dar es Salaam; 2023. </w:t>
      </w:r>
    </w:p>
    <w:p w14:paraId="25F5F240" w14:textId="629D00D2"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29.</w:t>
      </w:r>
      <w:r w:rsidRPr="00EF759F">
        <w:rPr>
          <w:rFonts w:ascii="Times New Roman" w:hAnsi="Times New Roman" w:cs="Times New Roman"/>
          <w:noProof/>
          <w:kern w:val="0"/>
          <w:sz w:val="24"/>
          <w:szCs w:val="24"/>
        </w:rPr>
        <w:tab/>
        <w:t xml:space="preserve">Higazi TB, Zarroug IMA, Mohamed HA, ElMubark WA, Deran TCM, Aziz N, et al. Interruption of Onchocerca volvulus Transmission in the Abu Hamed Focus, Sudan. Am Soc Trop Med Hyg. 2013 Jul 10;89(1):51–7. </w:t>
      </w:r>
      <w:r w:rsidR="001F395B">
        <w:rPr>
          <w:rFonts w:ascii="Arial" w:eastAsia="Times New Roman" w:hAnsi="Arial" w:cs="Arial"/>
          <w:sz w:val="18"/>
          <w:szCs w:val="18"/>
        </w:rPr>
        <w:t>https://doi.org/10.4269/ajtmh.13-0112</w:t>
      </w:r>
    </w:p>
    <w:p w14:paraId="675B4D26" w14:textId="3ADC24D8"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0.</w:t>
      </w:r>
      <w:r w:rsidRPr="00EF759F">
        <w:rPr>
          <w:rFonts w:ascii="Times New Roman" w:hAnsi="Times New Roman" w:cs="Times New Roman"/>
          <w:noProof/>
          <w:kern w:val="0"/>
          <w:sz w:val="24"/>
          <w:szCs w:val="24"/>
        </w:rPr>
        <w:tab/>
        <w:t xml:space="preserve">Routledge I, Walker M, Cheke RA, Bhatt S, Nkot PB, Matthews GA, et al. Modelling the impact of larviciding on the population dynamics and biting rates of Simulium damnosum (s.l.): implications for vector control as a complementary strategy for onchocerciasis elimination in Africa. Parasit Vectors. 2018 May 29;11(1):316. </w:t>
      </w:r>
      <w:r w:rsidR="001F395B">
        <w:rPr>
          <w:rFonts w:ascii="Arial" w:eastAsia="Times New Roman" w:hAnsi="Arial" w:cs="Arial"/>
          <w:sz w:val="18"/>
          <w:szCs w:val="18"/>
        </w:rPr>
        <w:t>https://doi.org/10.1186/s13071-018-2864-y</w:t>
      </w:r>
    </w:p>
    <w:p w14:paraId="34ABAB15" w14:textId="492AAC41"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lastRenderedPageBreak/>
        <w:t>31.</w:t>
      </w:r>
      <w:r w:rsidRPr="00EF759F">
        <w:rPr>
          <w:rFonts w:ascii="Times New Roman" w:hAnsi="Times New Roman" w:cs="Times New Roman"/>
          <w:noProof/>
          <w:kern w:val="0"/>
          <w:sz w:val="24"/>
          <w:szCs w:val="24"/>
        </w:rPr>
        <w:tab/>
        <w:t xml:space="preserve">Basáñez MG, Walker M, Turner HC, Coffeng LE, de Vlas SJ, Stolk WA. River Blindness: Mathematical Models for Control and Elimination. Adv Parasitol. 2016;94:247–341. </w:t>
      </w:r>
      <w:r w:rsidR="001F395B">
        <w:rPr>
          <w:rFonts w:ascii="Arial" w:eastAsia="Times New Roman" w:hAnsi="Arial" w:cs="Arial"/>
          <w:sz w:val="18"/>
          <w:szCs w:val="18"/>
        </w:rPr>
        <w:t>https://doi.org/10.1016/bs.apar.2016.08.003</w:t>
      </w:r>
    </w:p>
    <w:p w14:paraId="38CF1D45" w14:textId="00BB8F6B"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2.</w:t>
      </w:r>
      <w:r w:rsidRPr="00EF759F">
        <w:rPr>
          <w:rFonts w:ascii="Times New Roman" w:hAnsi="Times New Roman" w:cs="Times New Roman"/>
          <w:noProof/>
          <w:kern w:val="0"/>
          <w:sz w:val="24"/>
          <w:szCs w:val="24"/>
        </w:rPr>
        <w:tab/>
        <w:t xml:space="preserve">Lakwo T, Garms R, Wamani J, Tukahebwa EM, Byamukama E, Onapa AW, et al. Interruption of the transmission of Onchocerca volvulus in the Kashoya-Kitomi focus, western Uganda by long-term ivermectin treatment and elimination of the vector Simulium neavei by larviciding. Acta Trop. 2017 Mar;167:128–36. </w:t>
      </w:r>
      <w:r w:rsidR="001F395B">
        <w:rPr>
          <w:rFonts w:ascii="Arial" w:eastAsia="Times New Roman" w:hAnsi="Arial" w:cs="Arial"/>
          <w:sz w:val="18"/>
          <w:szCs w:val="18"/>
        </w:rPr>
        <w:t>https://doi.org/10.1016/j.actatropica.2016.12.029</w:t>
      </w:r>
    </w:p>
    <w:p w14:paraId="7CA2B555" w14:textId="3E7FF062"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3.</w:t>
      </w:r>
      <w:r w:rsidRPr="00EF759F">
        <w:rPr>
          <w:rFonts w:ascii="Times New Roman" w:hAnsi="Times New Roman" w:cs="Times New Roman"/>
          <w:noProof/>
          <w:kern w:val="0"/>
          <w:sz w:val="24"/>
          <w:szCs w:val="24"/>
        </w:rPr>
        <w:tab/>
        <w:t xml:space="preserve">Merritt RW, Walker ED, Wilzbach MA, Cummins KW, Morgan WT. A broad evaluation of B.t.i. for black fly (Diptera: Simuliidae) control in a Michigan river: efficacy, carry and nontarget effects on invertebrates and fish. J Am Mosq Control Assoc. 1989 Sep;5(3):397–415. </w:t>
      </w:r>
      <w:r w:rsidR="001F395B">
        <w:rPr>
          <w:rFonts w:ascii="Arial" w:eastAsia="Times New Roman" w:hAnsi="Arial" w:cs="Arial"/>
          <w:sz w:val="18"/>
          <w:szCs w:val="18"/>
        </w:rPr>
        <w:t>https://pubmed.ncbi.nlm.nih.gov/2584974/</w:t>
      </w:r>
    </w:p>
    <w:p w14:paraId="091372D8" w14:textId="03F68A46"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4.</w:t>
      </w:r>
      <w:r w:rsidRPr="00EF759F">
        <w:rPr>
          <w:rFonts w:ascii="Times New Roman" w:hAnsi="Times New Roman" w:cs="Times New Roman"/>
          <w:noProof/>
          <w:kern w:val="0"/>
          <w:sz w:val="24"/>
          <w:szCs w:val="24"/>
        </w:rPr>
        <w:tab/>
        <w:t xml:space="preserve">Kamtsap P, Archile P, Flore N, Njiokou F, Renz A. Testing the susceptibility of larval stages of </w:t>
      </w:r>
      <w:r w:rsidRPr="00EF759F">
        <w:rPr>
          <w:rFonts w:ascii="Times New Roman" w:hAnsi="Times New Roman" w:cs="Times New Roman"/>
          <w:i/>
          <w:iCs/>
          <w:noProof/>
          <w:kern w:val="0"/>
          <w:sz w:val="24"/>
          <w:szCs w:val="24"/>
        </w:rPr>
        <w:t>Simulium</w:t>
      </w:r>
      <w:r w:rsidRPr="00EF759F">
        <w:rPr>
          <w:rFonts w:ascii="Times New Roman" w:hAnsi="Times New Roman" w:cs="Times New Roman"/>
          <w:noProof/>
          <w:kern w:val="0"/>
          <w:sz w:val="24"/>
          <w:szCs w:val="24"/>
        </w:rPr>
        <w:t xml:space="preserve"> to temephos and </w:t>
      </w:r>
      <w:r w:rsidRPr="00EF759F">
        <w:rPr>
          <w:rFonts w:ascii="Times New Roman" w:hAnsi="Times New Roman" w:cs="Times New Roman"/>
          <w:i/>
          <w:iCs/>
          <w:noProof/>
          <w:kern w:val="0"/>
          <w:sz w:val="24"/>
          <w:szCs w:val="24"/>
        </w:rPr>
        <w:t>Bacillus thuringiensis</w:t>
      </w:r>
      <w:r w:rsidRPr="00EF759F">
        <w:rPr>
          <w:rFonts w:ascii="Times New Roman" w:hAnsi="Times New Roman" w:cs="Times New Roman"/>
          <w:noProof/>
          <w:kern w:val="0"/>
          <w:sz w:val="24"/>
          <w:szCs w:val="24"/>
        </w:rPr>
        <w:t xml:space="preserve"> var </w:t>
      </w:r>
      <w:r w:rsidRPr="00EF759F">
        <w:rPr>
          <w:rFonts w:ascii="Times New Roman" w:hAnsi="Times New Roman" w:cs="Times New Roman"/>
          <w:i/>
          <w:iCs/>
          <w:noProof/>
          <w:kern w:val="0"/>
          <w:sz w:val="24"/>
          <w:szCs w:val="24"/>
        </w:rPr>
        <w:t>israelensis</w:t>
      </w:r>
      <w:r w:rsidRPr="00EF759F">
        <w:rPr>
          <w:rFonts w:ascii="Times New Roman" w:hAnsi="Times New Roman" w:cs="Times New Roman"/>
          <w:noProof/>
          <w:kern w:val="0"/>
          <w:sz w:val="24"/>
          <w:szCs w:val="24"/>
        </w:rPr>
        <w:t xml:space="preserve"> in Germany and Northern Cameroon. Med Vet Entomol. 2023 Jun 26;37(2):286–99. </w:t>
      </w:r>
      <w:r w:rsidR="001F395B">
        <w:rPr>
          <w:rFonts w:ascii="Arial" w:eastAsia="Times New Roman" w:hAnsi="Arial" w:cs="Arial"/>
          <w:sz w:val="18"/>
          <w:szCs w:val="18"/>
        </w:rPr>
        <w:t>https://doi.org/10.1111/mve.12630</w:t>
      </w:r>
    </w:p>
    <w:p w14:paraId="4A2990C6" w14:textId="3A83A5D0"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5.</w:t>
      </w:r>
      <w:r w:rsidRPr="00EF759F">
        <w:rPr>
          <w:rFonts w:ascii="Times New Roman" w:hAnsi="Times New Roman" w:cs="Times New Roman"/>
          <w:noProof/>
          <w:kern w:val="0"/>
          <w:sz w:val="24"/>
          <w:szCs w:val="24"/>
        </w:rPr>
        <w:tab/>
        <w:t xml:space="preserve">Lacey LA, Escaffre H, Philippon B, Sékétéli A, Guillet P. Large river treatment with Bacillus thuringiensis (H-14) for the control of Simulium damnosum s.l. in the Onchocerciasis Control Programme. Tropenmed Parasitol. 1982 Jun;33(2):97–101. </w:t>
      </w:r>
      <w:r w:rsidR="001F395B">
        <w:rPr>
          <w:rFonts w:ascii="Arial" w:eastAsia="Times New Roman" w:hAnsi="Arial" w:cs="Arial"/>
          <w:sz w:val="18"/>
          <w:szCs w:val="18"/>
        </w:rPr>
        <w:t>https://pubmed.ncbi.nlm.nih.gov/7112688/</w:t>
      </w:r>
    </w:p>
    <w:p w14:paraId="37A3E0A2" w14:textId="58E01BE0"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6.</w:t>
      </w:r>
      <w:r w:rsidRPr="00EF759F">
        <w:rPr>
          <w:rFonts w:ascii="Times New Roman" w:hAnsi="Times New Roman" w:cs="Times New Roman"/>
          <w:noProof/>
          <w:kern w:val="0"/>
          <w:sz w:val="24"/>
          <w:szCs w:val="24"/>
        </w:rPr>
        <w:tab/>
        <w:t xml:space="preserve">Vinkeles Melchers NVS, Agoro S, Togbey K, Padjoudoum K, Telou IG, Karabou P, et al. Impact of ivermectin and vector control on onchocerciasis transmission in Togo: Assessing the empirical evidence on trends in infection and entomological indicators. PLoS Negl Trop Dis. 2024 Jul 22;18(7):e0012312. </w:t>
      </w:r>
      <w:r w:rsidR="001F395B">
        <w:rPr>
          <w:rFonts w:ascii="Arial" w:eastAsia="Times New Roman" w:hAnsi="Arial" w:cs="Arial"/>
          <w:sz w:val="18"/>
          <w:szCs w:val="18"/>
        </w:rPr>
        <w:t>https://doi.org/10.1371/journal.pntd.0012312</w:t>
      </w:r>
    </w:p>
    <w:p w14:paraId="24ED857D" w14:textId="3578A6EA"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7.</w:t>
      </w:r>
      <w:r w:rsidRPr="00EF759F">
        <w:rPr>
          <w:rFonts w:ascii="Times New Roman" w:hAnsi="Times New Roman" w:cs="Times New Roman"/>
          <w:noProof/>
          <w:kern w:val="0"/>
          <w:sz w:val="24"/>
          <w:szCs w:val="24"/>
        </w:rPr>
        <w:tab/>
        <w:t xml:space="preserve">Olanrewaju TO, Enwezor FNC, Lar LA, Igbe MA, Abdullahi RA, Adeleke MA, et al. Recrudescence of transmission of onchocerciasis in some endemic communities in Kaduna State, Nigeria: What is the way forward? PLoS Negl Trop Dis. 2025 Aug;19(8):e0012495. </w:t>
      </w:r>
      <w:r w:rsidR="001F395B">
        <w:rPr>
          <w:rFonts w:ascii="Arial" w:eastAsia="Times New Roman" w:hAnsi="Arial" w:cs="Arial"/>
          <w:sz w:val="18"/>
          <w:szCs w:val="18"/>
        </w:rPr>
        <w:t>https://doi.org/10.1371/journal.pntd.0012495</w:t>
      </w:r>
    </w:p>
    <w:p w14:paraId="4726CFB2" w14:textId="0636DC8E"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8.</w:t>
      </w:r>
      <w:r w:rsidRPr="00EF759F">
        <w:rPr>
          <w:rFonts w:ascii="Times New Roman" w:hAnsi="Times New Roman" w:cs="Times New Roman"/>
          <w:noProof/>
          <w:kern w:val="0"/>
          <w:sz w:val="24"/>
          <w:szCs w:val="24"/>
        </w:rPr>
        <w:tab/>
        <w:t xml:space="preserve">Raimon S, Lakwo TL, Sebit WJ, Siewe Fodjo JN, Alinda P, Carter JY, et al. “Slash and Clear”, a Community-Based Vector Control Method to Reduce Onchocerciasis Transmission by Simulium sirbanum in Maridi, South Sudan: A Prospective Study. Pathogens. 2021 Oct 15;10(10):1329. </w:t>
      </w:r>
      <w:r w:rsidR="001F395B">
        <w:rPr>
          <w:rFonts w:ascii="Arial" w:eastAsia="Times New Roman" w:hAnsi="Arial" w:cs="Arial"/>
          <w:sz w:val="18"/>
          <w:szCs w:val="18"/>
        </w:rPr>
        <w:t>https://doi.org/10.3390/pathogens10101329</w:t>
      </w:r>
    </w:p>
    <w:p w14:paraId="36FABDDA" w14:textId="43EF3692"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39.</w:t>
      </w:r>
      <w:r w:rsidRPr="00EF759F">
        <w:rPr>
          <w:rFonts w:ascii="Times New Roman" w:hAnsi="Times New Roman" w:cs="Times New Roman"/>
          <w:noProof/>
          <w:kern w:val="0"/>
          <w:sz w:val="24"/>
          <w:szCs w:val="24"/>
        </w:rPr>
        <w:tab/>
        <w:t xml:space="preserve">Jacob B, Loum D, Munu D, Lakwo T, Byamukama E, Habomugisha P, et al. Optimization of Slash and Clear Community-Directed Control of Simulium damnosum Sensu Stricto in Northern Uganda. Am J Trop Med Hyg. 2021 Apr 7;104(4):1394–403. </w:t>
      </w:r>
      <w:r w:rsidR="001F395B">
        <w:rPr>
          <w:rFonts w:ascii="Arial" w:eastAsia="Times New Roman" w:hAnsi="Arial" w:cs="Arial"/>
          <w:sz w:val="18"/>
          <w:szCs w:val="18"/>
        </w:rPr>
        <w:t>https://doi.org/10.4269/ajtmh.20-1104</w:t>
      </w:r>
    </w:p>
    <w:p w14:paraId="4C521409" w14:textId="0A0D05F1"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40.</w:t>
      </w:r>
      <w:r w:rsidRPr="00EF759F">
        <w:rPr>
          <w:rFonts w:ascii="Times New Roman" w:hAnsi="Times New Roman" w:cs="Times New Roman"/>
          <w:noProof/>
          <w:kern w:val="0"/>
          <w:sz w:val="24"/>
          <w:szCs w:val="24"/>
        </w:rPr>
        <w:tab/>
        <w:t xml:space="preserve">Jacob B, Michael E, Unnasch TR. Community-Directed Vector Control to Accelerate Onchocerciasis Elimination. Pathog (Basel, Switzerland). 2024 Mar 21;13(3). </w:t>
      </w:r>
      <w:r w:rsidR="001F395B">
        <w:rPr>
          <w:rFonts w:ascii="Arial" w:eastAsia="Times New Roman" w:hAnsi="Arial" w:cs="Arial"/>
          <w:sz w:val="18"/>
          <w:szCs w:val="18"/>
        </w:rPr>
        <w:t>https://doi.org/10.3390/pathogens13030268</w:t>
      </w:r>
    </w:p>
    <w:p w14:paraId="03D76DD2" w14:textId="4FF1BD7B"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41.</w:t>
      </w:r>
      <w:r w:rsidRPr="00EF759F">
        <w:rPr>
          <w:rFonts w:ascii="Times New Roman" w:hAnsi="Times New Roman" w:cs="Times New Roman"/>
          <w:noProof/>
          <w:kern w:val="0"/>
          <w:sz w:val="24"/>
          <w:szCs w:val="24"/>
        </w:rPr>
        <w:tab/>
        <w:t xml:space="preserve">Plaisier AP, Alley ES, van Oortmarssen GJ, Boatin BA, Habbema JD. Required duration of combined annual ivermectin treatment and vector control in the Onchocerciasis Control </w:t>
      </w:r>
      <w:r w:rsidRPr="00EF759F">
        <w:rPr>
          <w:rFonts w:ascii="Times New Roman" w:hAnsi="Times New Roman" w:cs="Times New Roman"/>
          <w:noProof/>
          <w:kern w:val="0"/>
          <w:sz w:val="24"/>
          <w:szCs w:val="24"/>
        </w:rPr>
        <w:lastRenderedPageBreak/>
        <w:t xml:space="preserve">Programme in west Africa. Bull World Health Organ. 1997;75(3):237–45. </w:t>
      </w:r>
      <w:r w:rsidR="001F395B">
        <w:rPr>
          <w:rFonts w:ascii="Arial" w:eastAsia="Times New Roman" w:hAnsi="Arial" w:cs="Arial"/>
          <w:sz w:val="18"/>
          <w:szCs w:val="18"/>
        </w:rPr>
        <w:t>https://apps.who.int/iris/handle/10665/54822</w:t>
      </w:r>
    </w:p>
    <w:p w14:paraId="7A9CCEE0" w14:textId="580A73F4"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42.</w:t>
      </w:r>
      <w:r w:rsidRPr="00EF759F">
        <w:rPr>
          <w:rFonts w:ascii="Times New Roman" w:hAnsi="Times New Roman" w:cs="Times New Roman"/>
          <w:noProof/>
          <w:kern w:val="0"/>
          <w:sz w:val="24"/>
          <w:szCs w:val="24"/>
        </w:rPr>
        <w:tab/>
        <w:t xml:space="preserve">WHO. Guidelines for Onchocerciasis Control. Geneva; 2016. </w:t>
      </w:r>
      <w:r w:rsidR="001F395B">
        <w:rPr>
          <w:rFonts w:ascii="Arial" w:eastAsia="Times New Roman" w:hAnsi="Arial" w:cs="Arial"/>
          <w:sz w:val="18"/>
          <w:szCs w:val="18"/>
        </w:rPr>
        <w:t>https://apps.who.int/iris/bitstream/handle/10665/204180/9789241510011_eng.pdf</w:t>
      </w:r>
    </w:p>
    <w:p w14:paraId="6CB9736A" w14:textId="7E8DFBF8"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43.</w:t>
      </w:r>
      <w:r w:rsidRPr="00EF759F">
        <w:rPr>
          <w:rFonts w:ascii="Times New Roman" w:hAnsi="Times New Roman" w:cs="Times New Roman"/>
          <w:noProof/>
          <w:kern w:val="0"/>
          <w:sz w:val="24"/>
          <w:szCs w:val="24"/>
        </w:rPr>
        <w:tab/>
        <w:t xml:space="preserve">Traoré S, Wilson MD, Sima A, Barro T, Diallo A, Aké A, et al. The elimination of the onchocerciasis vector from the island of Bioko as a result of larviciding by the WHO African Programme for Onchocerciasis Control. Acta Trop. 2009 Sep;111(3):211–8. </w:t>
      </w:r>
      <w:r w:rsidR="001F395B">
        <w:rPr>
          <w:rFonts w:ascii="Arial" w:eastAsia="Times New Roman" w:hAnsi="Arial" w:cs="Arial"/>
          <w:sz w:val="18"/>
          <w:szCs w:val="18"/>
        </w:rPr>
        <w:t>https://doi.org/10.1016/j.actatropica.2009.03.007</w:t>
      </w:r>
    </w:p>
    <w:p w14:paraId="218D9615" w14:textId="780E1514"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EF759F">
        <w:rPr>
          <w:rFonts w:ascii="Times New Roman" w:hAnsi="Times New Roman" w:cs="Times New Roman"/>
          <w:noProof/>
          <w:kern w:val="0"/>
          <w:sz w:val="24"/>
          <w:szCs w:val="24"/>
        </w:rPr>
        <w:t>44.</w:t>
      </w:r>
      <w:r w:rsidRPr="00EF759F">
        <w:rPr>
          <w:rFonts w:ascii="Times New Roman" w:hAnsi="Times New Roman" w:cs="Times New Roman"/>
          <w:noProof/>
          <w:kern w:val="0"/>
          <w:sz w:val="24"/>
          <w:szCs w:val="24"/>
        </w:rPr>
        <w:tab/>
        <w:t xml:space="preserve">de Moor FC, Car M. A field evaluation of Bacillus thuringiensis var. israelensis as a biological control agent for Simulium chutteri (Diptera:Nematocera) in the middle Orange River. Onderstepoort J Vet Res. 1986 Mar;53(1):43–50. </w:t>
      </w:r>
      <w:r w:rsidR="001F395B">
        <w:rPr>
          <w:rFonts w:ascii="Arial" w:eastAsia="Times New Roman" w:hAnsi="Arial" w:cs="Arial"/>
          <w:sz w:val="18"/>
          <w:szCs w:val="18"/>
        </w:rPr>
        <w:t>https://repository.up.ac.za/bitstream/handle/2263/40000/DeMoor_Field_1986.pdf?sequence=1&amp;isAllowed=y</w:t>
      </w:r>
    </w:p>
    <w:p w14:paraId="4FC35EBF" w14:textId="518D4D9B" w:rsidR="00F96DDE" w:rsidRPr="00EF759F" w:rsidRDefault="00F96DDE" w:rsidP="00F9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EF759F">
        <w:rPr>
          <w:rFonts w:ascii="Times New Roman" w:hAnsi="Times New Roman" w:cs="Times New Roman"/>
          <w:noProof/>
          <w:kern w:val="0"/>
          <w:sz w:val="24"/>
          <w:szCs w:val="24"/>
        </w:rPr>
        <w:t>45.</w:t>
      </w:r>
      <w:r w:rsidRPr="00EF759F">
        <w:rPr>
          <w:rFonts w:ascii="Times New Roman" w:hAnsi="Times New Roman" w:cs="Times New Roman"/>
          <w:noProof/>
          <w:kern w:val="0"/>
          <w:sz w:val="24"/>
          <w:szCs w:val="24"/>
        </w:rPr>
        <w:tab/>
        <w:t xml:space="preserve">Smith ME, Bilal S, Lakwo TL, Habomugisha P, Tukahebwa E, Byamukama E, et al. Accelerating river blindness elimination by supplementing MDA with a vegetation “slash and clear” vector control strategy: a data-driven modeling analysis. Sci Rep. 2019 Oct 24;9(1):15274. </w:t>
      </w:r>
      <w:r w:rsidR="001F395B">
        <w:rPr>
          <w:rFonts w:ascii="Arial" w:eastAsia="Times New Roman" w:hAnsi="Arial" w:cs="Arial"/>
          <w:sz w:val="18"/>
          <w:szCs w:val="18"/>
        </w:rPr>
        <w:t>https://doi.org/10.1038/s41598-019-51835-0</w:t>
      </w:r>
    </w:p>
    <w:p w14:paraId="1516AB4B" w14:textId="77777777" w:rsidR="00446E6D" w:rsidRPr="009E7B26" w:rsidRDefault="001A5838" w:rsidP="009A0AF6">
      <w:pPr>
        <w:jc w:val="both"/>
      </w:pPr>
      <w:r w:rsidRPr="00EF759F">
        <w:rPr>
          <w:rFonts w:ascii="Times New Roman" w:hAnsi="Times New Roman" w:cs="Times New Roman"/>
          <w:sz w:val="24"/>
          <w:szCs w:val="24"/>
        </w:rPr>
        <w:fldChar w:fldCharType="end"/>
      </w:r>
      <w:r w:rsidR="00446E6D" w:rsidRPr="00446E6D">
        <w:t xml:space="preserve"> </w:t>
      </w:r>
    </w:p>
    <w:p w14:paraId="21B610EC" w14:textId="77777777" w:rsidR="00446E6D" w:rsidRDefault="00446E6D" w:rsidP="009D470F"/>
    <w:p w14:paraId="60B3FBCF" w14:textId="77777777" w:rsidR="00446E6D" w:rsidRDefault="00446E6D" w:rsidP="009D470F"/>
    <w:p w14:paraId="73D01860" w14:textId="77777777" w:rsidR="00446E6D" w:rsidRDefault="00446E6D" w:rsidP="009D470F"/>
    <w:p w14:paraId="11441576" w14:textId="77777777" w:rsidR="00446E6D" w:rsidRDefault="00446E6D" w:rsidP="009D470F"/>
    <w:p w14:paraId="7BF809A2" w14:textId="77777777" w:rsidR="00446E6D" w:rsidRDefault="00446E6D" w:rsidP="009D470F"/>
    <w:p w14:paraId="75968DC6" w14:textId="77777777" w:rsidR="00446E6D" w:rsidRDefault="00446E6D" w:rsidP="009D470F"/>
    <w:p w14:paraId="2BC9E3EF" w14:textId="77777777" w:rsidR="00446E6D" w:rsidRDefault="00446E6D" w:rsidP="009D470F"/>
    <w:p w14:paraId="7B3A1D2A" w14:textId="77777777" w:rsidR="00446E6D" w:rsidRDefault="00446E6D" w:rsidP="009D470F"/>
    <w:p w14:paraId="7F7DD030" w14:textId="77777777" w:rsidR="00446E6D" w:rsidRDefault="00446E6D" w:rsidP="009D470F"/>
    <w:p w14:paraId="18A8AC10" w14:textId="77777777" w:rsidR="00446E6D" w:rsidRDefault="00446E6D" w:rsidP="009D470F"/>
    <w:p w14:paraId="19DDA793" w14:textId="77777777" w:rsidR="009D470F" w:rsidRDefault="009D470F" w:rsidP="009D470F">
      <w:r>
        <w:t xml:space="preserve">Table 1: </w:t>
      </w:r>
      <w:r w:rsidRPr="00571CA1">
        <w:t xml:space="preserve">Expected </w:t>
      </w:r>
      <w:r>
        <w:t>i</w:t>
      </w:r>
      <w:r w:rsidRPr="00571CA1">
        <w:t xml:space="preserve">mpact and </w:t>
      </w:r>
      <w:r>
        <w:t>t</w:t>
      </w:r>
      <w:r w:rsidRPr="00571CA1">
        <w:t xml:space="preserve">imeframe of </w:t>
      </w:r>
      <w:r>
        <w:t xml:space="preserve">combined </w:t>
      </w:r>
      <w:proofErr w:type="spellStart"/>
      <w:r w:rsidRPr="00571CA1">
        <w:rPr>
          <w:i/>
          <w:iCs/>
        </w:rPr>
        <w:t>Simulium</w:t>
      </w:r>
      <w:proofErr w:type="spellEnd"/>
      <w:r w:rsidRPr="00571CA1">
        <w:t xml:space="preserve"> </w:t>
      </w:r>
      <w:proofErr w:type="spellStart"/>
      <w:r>
        <w:t>spp</w:t>
      </w:r>
      <w:proofErr w:type="spellEnd"/>
      <w:r>
        <w:t xml:space="preserve"> v</w:t>
      </w:r>
      <w:r w:rsidRPr="00571CA1">
        <w:t xml:space="preserve">ector </w:t>
      </w:r>
      <w:r>
        <w:t>control and community directed ivermectin intervention (CDTI)</w:t>
      </w:r>
    </w:p>
    <w:tbl>
      <w:tblPr>
        <w:tblStyle w:val="TableGrid"/>
        <w:tblW w:w="0" w:type="auto"/>
        <w:tblLook w:val="04A0" w:firstRow="1" w:lastRow="0" w:firstColumn="1" w:lastColumn="0" w:noHBand="0" w:noVBand="1"/>
      </w:tblPr>
      <w:tblGrid>
        <w:gridCol w:w="1696"/>
        <w:gridCol w:w="2268"/>
        <w:gridCol w:w="3686"/>
        <w:gridCol w:w="1559"/>
      </w:tblGrid>
      <w:tr w:rsidR="00F96DDE" w14:paraId="12FBE250" w14:textId="77777777" w:rsidTr="00920279">
        <w:tc>
          <w:tcPr>
            <w:tcW w:w="1696" w:type="dxa"/>
          </w:tcPr>
          <w:p w14:paraId="677269FF" w14:textId="77777777" w:rsidR="00446E6D" w:rsidRPr="000B65A7" w:rsidRDefault="00446E6D" w:rsidP="00B47EDF">
            <w:pPr>
              <w:rPr>
                <w:b/>
                <w:bCs/>
              </w:rPr>
            </w:pPr>
            <w:r w:rsidRPr="000B65A7">
              <w:rPr>
                <w:rStyle w:val="Strong"/>
              </w:rPr>
              <w:t>Intervention (Combined With CDTI)</w:t>
            </w:r>
          </w:p>
          <w:p w14:paraId="2B59534C" w14:textId="77777777" w:rsidR="00446E6D" w:rsidRPr="000B65A7" w:rsidRDefault="00446E6D" w:rsidP="00B47EDF">
            <w:pPr>
              <w:rPr>
                <w:b/>
                <w:bCs/>
              </w:rPr>
            </w:pPr>
          </w:p>
        </w:tc>
        <w:tc>
          <w:tcPr>
            <w:tcW w:w="2268" w:type="dxa"/>
          </w:tcPr>
          <w:p w14:paraId="1CDD6786" w14:textId="77777777" w:rsidR="00446E6D" w:rsidRPr="000B65A7" w:rsidRDefault="00446E6D" w:rsidP="00B47EDF">
            <w:pPr>
              <w:rPr>
                <w:b/>
                <w:bCs/>
              </w:rPr>
            </w:pPr>
            <w:r w:rsidRPr="000B65A7">
              <w:rPr>
                <w:b/>
                <w:bCs/>
              </w:rPr>
              <w:t xml:space="preserve">Impact on </w:t>
            </w:r>
            <w:proofErr w:type="spellStart"/>
            <w:r w:rsidRPr="000B65A7">
              <w:rPr>
                <w:b/>
                <w:bCs/>
              </w:rPr>
              <w:t>Simulium</w:t>
            </w:r>
            <w:proofErr w:type="spellEnd"/>
            <w:r w:rsidRPr="000B65A7">
              <w:rPr>
                <w:b/>
                <w:bCs/>
              </w:rPr>
              <w:t xml:space="preserve"> Density</w:t>
            </w:r>
          </w:p>
        </w:tc>
        <w:tc>
          <w:tcPr>
            <w:tcW w:w="3686" w:type="dxa"/>
          </w:tcPr>
          <w:p w14:paraId="74D93C25" w14:textId="77777777" w:rsidR="00446E6D" w:rsidRPr="000B65A7" w:rsidRDefault="00446E6D" w:rsidP="00B47EDF">
            <w:pPr>
              <w:rPr>
                <w:b/>
                <w:bCs/>
              </w:rPr>
            </w:pPr>
            <w:r w:rsidRPr="000B65A7">
              <w:rPr>
                <w:b/>
                <w:bCs/>
              </w:rPr>
              <w:t xml:space="preserve">Time for reduction in Vector Density / Epidemiological Impact (↓ mf, Ov16, and ATP) </w:t>
            </w:r>
          </w:p>
        </w:tc>
        <w:tc>
          <w:tcPr>
            <w:tcW w:w="1559" w:type="dxa"/>
          </w:tcPr>
          <w:p w14:paraId="4CE547AF" w14:textId="77777777" w:rsidR="00446E6D" w:rsidRPr="000B65A7" w:rsidRDefault="00446E6D" w:rsidP="00B47EDF">
            <w:pPr>
              <w:rPr>
                <w:b/>
                <w:bCs/>
              </w:rPr>
            </w:pPr>
            <w:r w:rsidRPr="000B65A7">
              <w:rPr>
                <w:b/>
                <w:bCs/>
              </w:rPr>
              <w:t>References</w:t>
            </w:r>
          </w:p>
        </w:tc>
      </w:tr>
      <w:tr w:rsidR="00F96DDE" w14:paraId="7EB1ABFD" w14:textId="77777777" w:rsidTr="00920279">
        <w:tc>
          <w:tcPr>
            <w:tcW w:w="1696" w:type="dxa"/>
          </w:tcPr>
          <w:p w14:paraId="6425D374" w14:textId="77777777" w:rsidR="00446E6D" w:rsidRDefault="00446E6D" w:rsidP="00B47EDF">
            <w:proofErr w:type="spellStart"/>
            <w:r w:rsidRPr="00836A60">
              <w:t>Temephos</w:t>
            </w:r>
            <w:proofErr w:type="spellEnd"/>
            <w:r w:rsidRPr="00836A60">
              <w:t xml:space="preserve"> </w:t>
            </w:r>
            <w:r w:rsidRPr="00836A60">
              <w:lastRenderedPageBreak/>
              <w:t>(Abate®) + CDTI</w:t>
            </w:r>
          </w:p>
        </w:tc>
        <w:tc>
          <w:tcPr>
            <w:tcW w:w="2268" w:type="dxa"/>
          </w:tcPr>
          <w:p w14:paraId="1A2DF26B" w14:textId="77777777" w:rsidR="00446E6D" w:rsidRDefault="00446E6D" w:rsidP="00B47EDF">
            <w:r w:rsidRPr="00571CA1">
              <w:lastRenderedPageBreak/>
              <w:t xml:space="preserve">80–95% reduction in </w:t>
            </w:r>
            <w:r w:rsidRPr="00571CA1">
              <w:lastRenderedPageBreak/>
              <w:t>larval survival</w:t>
            </w:r>
            <w:r>
              <w:t xml:space="preserve"> and</w:t>
            </w:r>
            <w:r w:rsidRPr="00571CA1">
              <w:t xml:space="preserve"> rapid </w:t>
            </w:r>
            <w:r>
              <w:t>reduction</w:t>
            </w:r>
            <w:r w:rsidRPr="00571CA1">
              <w:t xml:space="preserve"> in biting rates</w:t>
            </w:r>
            <w:r>
              <w:t xml:space="preserve"> </w:t>
            </w:r>
          </w:p>
          <w:p w14:paraId="6FB9AE36" w14:textId="77777777" w:rsidR="00446E6D" w:rsidRPr="00920279" w:rsidRDefault="00446E6D" w:rsidP="00B47EDF">
            <w:pPr>
              <w:rPr>
                <w:b/>
                <w:bCs/>
              </w:rPr>
            </w:pPr>
            <w:r w:rsidRPr="00920279">
              <w:rPr>
                <w:b/>
                <w:bCs/>
              </w:rPr>
              <w:t>(1–2 weeks)</w:t>
            </w:r>
          </w:p>
        </w:tc>
        <w:tc>
          <w:tcPr>
            <w:tcW w:w="3686" w:type="dxa"/>
          </w:tcPr>
          <w:p w14:paraId="415D486D" w14:textId="77777777" w:rsidR="00446E6D" w:rsidRDefault="00446E6D" w:rsidP="00B47EDF">
            <w:r>
              <w:rPr>
                <w:b/>
                <w:bCs/>
              </w:rPr>
              <w:lastRenderedPageBreak/>
              <w:t>(1</w:t>
            </w:r>
            <w:r w:rsidRPr="00836A60">
              <w:rPr>
                <w:b/>
                <w:bCs/>
              </w:rPr>
              <w:t>–3 years</w:t>
            </w:r>
            <w:r>
              <w:t>)</w:t>
            </w:r>
          </w:p>
          <w:p w14:paraId="32B04C59" w14:textId="77777777" w:rsidR="00446E6D" w:rsidRDefault="00446E6D" w:rsidP="00B47EDF">
            <w:r>
              <w:lastRenderedPageBreak/>
              <w:t xml:space="preserve">Requires </w:t>
            </w:r>
            <w:r w:rsidRPr="00836A60">
              <w:t>weekly</w:t>
            </w:r>
            <w:r>
              <w:t xml:space="preserve"> or </w:t>
            </w:r>
            <w:r w:rsidRPr="00836A60">
              <w:t xml:space="preserve">biweekly </w:t>
            </w:r>
            <w:r>
              <w:t xml:space="preserve">application to </w:t>
            </w:r>
            <w:r w:rsidRPr="00A92048">
              <w:t>achieve marked reductions in mf prevalence and ATP</w:t>
            </w:r>
          </w:p>
        </w:tc>
        <w:tc>
          <w:tcPr>
            <w:tcW w:w="1559" w:type="dxa"/>
          </w:tcPr>
          <w:p w14:paraId="306DC880" w14:textId="77777777" w:rsidR="00446E6D" w:rsidRDefault="001A5838" w:rsidP="00B47EDF">
            <w:r>
              <w:lastRenderedPageBreak/>
              <w:fldChar w:fldCharType="begin" w:fldLock="1"/>
            </w:r>
            <w:r w:rsidR="00705708">
              <w:instrText>ADDIN CSL_CITATION {"citationItems":[{"id":"ITEM-1","itemData":{"author":[{"dropping-particle":"","family":"WHO","given":"","non-dropping-particle":"","parse-names":false,"suffix":""}],"id":"ITEM-1","issued":{"date-parts":[["2016"]]},"publisher-place":"Geneva","title":"Guidelines for Onchocerciasis Control","type":"report"},"uris":["http://www.mendeley.com/documents/?uuid=aa1f9416-3130-36a4-b228-a250b52c47a4"]}],"mendeley":{"formattedCitation":"(42)","plainTextFormattedCitation":"(42)","previouslyFormattedCitation":"(42)"},"properties":{"noteIndex":0},"schema":"https://github.com/citation-style-language/schema/raw/master/csl-citation.json"}</w:instrText>
            </w:r>
            <w:r>
              <w:fldChar w:fldCharType="separate"/>
            </w:r>
            <w:r w:rsidR="00705708" w:rsidRPr="00705708">
              <w:rPr>
                <w:noProof/>
              </w:rPr>
              <w:t>(42)</w:t>
            </w:r>
            <w:r>
              <w:fldChar w:fldCharType="end"/>
            </w:r>
            <w:r>
              <w:fldChar w:fldCharType="begin" w:fldLock="1"/>
            </w:r>
            <w:r w:rsidR="00705708">
              <w:instrText>ADDIN CSL_CITATION {"citationItems":[{"id":"ITEM-1","itemData":{"DOI":"10.1111/j.1365-2915.2006.00603.x","ISSN":"0269-283X","PMID":"16608493","abstract":"The transmission of Onchocerca volvulus Leuckart (Spirudida: Onchocercidae) and the prospects of Simulium neavei Roubaud (Diptera: Simuliidae) vector elimination through ground larviciding were investigated in the Mpamba-Nkusi focus, western Uganda. Transmission levels and the initiated vector elimination activities were assessed to supplement the ongoing ivermectin mass distribution programme. Searches for breeding sites, adult fly catches, dissection of flies, river treatment with temephos (Abate) and a review of annual ivermectin treatment data were conducted. High levels of crab infestation with S. neavei sensu stricto immature stages were recorded; 57.9% and 100% for the Mpamba and Nyabugando river systems, respectively. The mean numbers of larvae/pupae per crab were 3.6 +/- 0.5 in the Mpamba and 20.6 +/- 1.8 in the Nyabugando systems. Pre-intervention mean biting densities were 39 and 32 flies/(man day) in 2001 and 2002, respectively, and an annual biting rate in 2001 of &gt; 14 000. The bimodal biting pattern of S. neavei s.s. consisted of two peaks; one in the morning (09.00-10.00 hours) and one in the afternoon (14.00-15.00 hours) with a mid-day lull in biting. The infection/infective rates were 13.3%/2.8% and 16.6%/2.9% in the dissected parous flies from the Mpamba and Nyabugando river systems, respectively. Out of approximately 1000 parous flies, 129 and 109 were found to be harbouring infective larvae of Onchocerca volvulus in their heads from the Mpamba and Nyabugando river systems, respectively. In spite of the &gt; 10 years of ivermectin treatment, at a mean coverage of 71.3%, infection remained relatively high. Ground larviciding with temephos (Abate) initiated in June and October 2002 had a significant impact. In the Mpamba river system there was a significant (P &lt; 0.001) reduction in positive crabs from 57.9% in 2001 to 0.06% in 2003 and a decrease in the mean number of larvae/pupae per crab from 3.6 +/- 0.5 in 2001 to 0.0007 +/- 0.0001 (P &lt; 0.002) in 2003. Similarly, in the Nyabugando river system, a significant (P &lt; 0.001) reduction in crab infestation from 100% in 2001 to 0.06% in 2003 and a decrease in the mean number of larvae/pupae per crab from 20.6 +/- 1.8 in 2001 to 0.06 +/- 0.03 in 2003. Drastic reductions were observed in the mean number of biting flies from 3 flies/h in 2001 to 0 flies/h in 2003 and the annual biting rates fell from 14,235 flies/year in 2001 to only 730 flies/year in 2003. These data suggest that substantial prog…","author":[{"dropping-particle":"","family":"Lakwo","given":"T L","non-dropping-particle":"","parse-names":false,"suffix":""},{"dropping-particle":"","family":"Ndyomugyenyi","given":"R","non-dropping-particle":"","parse-names":false,"suffix":""},{"dropping-particle":"","family":"Onapa","given":"A W","non-dropping-particle":"","parse-names":false,"suffix":""},{"dropping-particle":"","family":"Twebaze","given":"C","non-dropping-particle":"","parse-names":false,"suffix":""}],"container-title":"Medical and veterinary entomology","id":"ITEM-1","issue":"1","issued":{"date-parts":[["2006","3"]]},"page":"93-101","title":"Transmission of Onchocerca volvulus and prospects for the elimination of its vector, the blackfly Simulium neavei in the Mpamba-Nkusi focus in Western Uganda.","type":"article-journal","volume":"20"},"uris":["http://www.mendeley.com/documents/?uuid=c2a6fcdd-0ae3-3a08-905e-3de6058332d8"]}],"mendeley":{"formattedCitation":"(26)","plainTextFormattedCitation":"(26)","previouslyFormattedCitation":"(26)"},"properties":{"noteIndex":0},"schema":"https://github.com/citation-style-language/schema/raw/master/csl-citation.json"}</w:instrText>
            </w:r>
            <w:r>
              <w:fldChar w:fldCharType="separate"/>
            </w:r>
            <w:r w:rsidR="00705708" w:rsidRPr="00705708">
              <w:rPr>
                <w:noProof/>
              </w:rPr>
              <w:t>(26)</w:t>
            </w:r>
            <w:r>
              <w:fldChar w:fldCharType="end"/>
            </w:r>
            <w:r w:rsidR="00446E6D" w:rsidRPr="00836A60">
              <w:t xml:space="preserve">, </w:t>
            </w:r>
            <w:r>
              <w:fldChar w:fldCharType="begin" w:fldLock="1"/>
            </w:r>
            <w:r w:rsidR="00F96DDE">
              <w:instrText>ADDIN CSL_CITATION {"citationItems":[{"id":"ITEM-1","itemData":{"DOI":"10.1016/j.actatropica.2009.03.007","ISSN":"0001706X","author":[{"dropping-particle":"","family":"Traoré","given":"S.","non-dropping-particle":"","parse-names":false,"suffix":""},{"dropping-particle":"","family":"Wilson","given":"M.D.","non-dropping-particle":"","parse-names":false,"suffix":""},{"dropping-particle":"","family":"Sima","given":"A.","non-dropping-particle":"","parse-names":false,"suffix":""},{"dropping-particle":"","family":"Barro","given":"T.","non-dropping-particle":"","parse-names":false,"suffix":""},{"dropping-particle":"","family":"Diallo","given":"A.","non-dropping-particle":"","parse-names":false,"suffix":""},{"dropping-particle":"","family":"Aké","given":"A.","non-dropping-particle":"","parse-names":false,"suffix":""},{"dropping-particle":"","family":"Coulibaly","given":"S.","non-dropping-particle":"","parse-names":false,"suffix":""},{"dropping-particle":"","family":"Cheke","given":"R.A.","non-dropping-particle":"","parse-names":false,"suffix":""},{"dropping-particle":"","family":"Meyer","given":"R.R.F.","non-dropping-particle":"","parse-names":false,"suffix":""},{"dropping-particle":"","family":"Mas","given":"J.","non-dropping-particle":"","parse-names":false,"suffix":""},{"dropping-particle":"","family":"McCall","given":"P.J.","non-dropping-particle":"","parse-names":false,"suffix":""},{"dropping-particle":"","family":"Post","given":"R.J.","non-dropping-particle":"","parse-names":false,"suffix":""},{"dropping-particle":"","family":"Zouré","given":"H.","non-dropping-particle":"","parse-names":false,"suffix":""},{"dropping-particle":"","family":"Noma","given":"M.","non-dropping-particle":"","parse-names":false,"suffix":""},{"dropping-particle":"","family":"Yaméogo","given":"L.","non-dropping-particle":"","parse-names":false,"suffix":""},{"dropping-particle":"","family":"Sékétéli","given":"A.V.","non-dropping-particle":"","parse-names":false,"suffix":""},{"dropping-particle":"","family":"Amazigo","given":"U.V.","non-dropping-particle":"","parse-names":false,"suffix":""}],"container-title":"Acta Tropica","id":"ITEM-1","issue":"3","issued":{"date-parts":[["2009","9"]]},"page":"211-218","title":"The elimination of the onchocerciasis vector from the island of Bioko as a result of larviciding by the WHO African Programme for Onchocerciasis Control","type":"article-journal","volume":"111"},"uris":["http://www.mendeley.com/documents/?uuid=5904d50a-5ce1-3e09-a7d2-b2df7d16f758"]}],"mendeley":{"formattedCitation":"(43)","plainTextFormattedCitation":"(43)","previouslyFormattedCitation":"(43)"},"properties":{"noteIndex":0},"schema":"https://github.com/citation-style-language/schema/raw/master/csl-citation.json"}</w:instrText>
            </w:r>
            <w:r>
              <w:fldChar w:fldCharType="separate"/>
            </w:r>
            <w:r w:rsidR="00F96DDE" w:rsidRPr="00F96DDE">
              <w:rPr>
                <w:noProof/>
              </w:rPr>
              <w:t>(43)</w:t>
            </w:r>
            <w:r>
              <w:fldChar w:fldCharType="end"/>
            </w:r>
            <w:r w:rsidR="00446E6D" w:rsidRPr="00836A60">
              <w:br/>
            </w:r>
            <w:r>
              <w:lastRenderedPageBreak/>
              <w:fldChar w:fldCharType="begin" w:fldLock="1"/>
            </w:r>
            <w:r w:rsidR="00F96DDE">
              <w:instrText>ADDIN CSL_CITATION {"citationItems":[{"id":"ITEM-1","itemData":{"DOI":"10.1111/mve.12630","ISSN":"0269-283X","abstract":"&lt;p&gt; Assays to evaluate the susceptibility of &lt;italic&gt;Simulium&lt;/italic&gt; larvae to temephos and &lt;italic&gt;Bacillus thuringiensis&lt;/italic&gt; var &lt;italic&gt;israelensis&lt;/italic&gt; ( &lt;italic&gt;Bti&lt;/italic&gt; ) were carried out by setting‐up an in vitro laboratory test (‘bio assay’) and a semi‐natural test (‘système de goutières’) to assess the LC50/LC90 values. Larvae of &lt;italic&gt;Simulium&lt;/italic&gt; species in Cameroon ( &lt;italic&gt;S. damnosum&lt;/italic&gt; s.l., &lt;italic&gt;S. hargreavesi&lt;/italic&gt; , &lt;italic&gt;S. vorax&lt;/italic&gt; and &lt;italic&gt;S. cervicornutum&lt;/italic&gt; ) and ( &lt;italic&gt;S.&lt;/italic&gt; ( &lt;italic&gt;Odagmia&lt;/italic&gt; ) &lt;italic&gt;ornatum&lt;/italic&gt; and &lt;italic&gt;S. latipes&lt;/italic&gt; ) in Germany were identified and tested. In the bio‐assay, 50 larvae were exposed for 10 min to concentrations from 0.01 to 10 ppm. For the &lt;italic&gt;Simulium&lt;/italic&gt; from Germany, the LC50 (LC90) values after 3 and 6 h were 3.1 (27.9) and 0.14 (1.26) ppm for temephos and for &lt;italic&gt;Bti&lt;/italic&gt; 7.8 (70.2) and 1.7 (15.3) ppm, respectively. For Cameroonian species, the values of LC50 (LC90) were lower, that is, 0.42 (8.04), 0.14 (2.70) and 0.073 (1.38) ppm, respectively, after 3, 6 and 12 h for temephos. In a semi natural condition, the LC50 of 10 min of application of temephos was 0.84 ppm after 3 h and a working solution (2.6 L) of &lt;italic&gt;Bti&lt;/italic&gt; killed 50% after 6 h. To detect an upcoming of any resistance as it happened in Ivory Coast, a study of the occurrence resistance genes should be implemented. &lt;/p&gt;","author":[{"dropping-particle":"","family":"Kamtsap","given":"Pierre","non-dropping-particle":"","parse-names":false,"suffix":""},{"dropping-particle":"","family":"Archile","given":"Paguem","non-dropping-particle":"","parse-names":false,"suffix":""},{"dropping-particle":"","family":"Flore","given":"Nguemaïm","non-dropping-particle":"","parse-names":false,"suffix":""},{"dropping-particle":"","family":"Njiokou","given":"Flobert","non-dropping-particle":"","parse-names":false,"suffix":""},{"dropping-particle":"","family":"Renz","given":"Alfons","non-dropping-particle":"","parse-names":false,"suffix":""}],"container-title":"Medical and Veterinary Entomology","id":"ITEM-1","issue":"2","issued":{"date-parts":[["2023","6","26"]]},"page":"286-299","title":"Testing the susceptibility of larval stages of &lt;i&gt;Simulium&lt;/i&gt; to temephos and &lt;i&gt;Bacillus thuringiensis&lt;/i&gt; var &lt;i&gt;israelensis&lt;/i&gt; in Germany and Northern Cameroon","type":"article-journal","volume":"37"},"uris":["http://www.mendeley.com/documents/?uuid=6f8559e2-18dd-3f9b-a801-e26cd72b5387"]}],"mendeley":{"formattedCitation":"(34)","plainTextFormattedCitation":"(34)","previouslyFormattedCitation":"(34)"},"properties":{"noteIndex":0},"schema":"https://github.com/citation-style-language/schema/raw/master/csl-citation.json"}</w:instrText>
            </w:r>
            <w:r>
              <w:fldChar w:fldCharType="separate"/>
            </w:r>
            <w:r w:rsidR="00F96DDE" w:rsidRPr="00F96DDE">
              <w:rPr>
                <w:noProof/>
              </w:rPr>
              <w:t>(34)</w:t>
            </w:r>
            <w:r>
              <w:fldChar w:fldCharType="end"/>
            </w:r>
          </w:p>
        </w:tc>
      </w:tr>
      <w:tr w:rsidR="00F96DDE" w14:paraId="25801EE6" w14:textId="77777777" w:rsidTr="00920279">
        <w:tc>
          <w:tcPr>
            <w:tcW w:w="1696" w:type="dxa"/>
          </w:tcPr>
          <w:p w14:paraId="012012C8" w14:textId="77777777" w:rsidR="00446E6D" w:rsidRDefault="00446E6D" w:rsidP="00B47EDF">
            <w:proofErr w:type="spellStart"/>
            <w:r w:rsidRPr="000B65A7">
              <w:rPr>
                <w:i/>
                <w:iCs/>
              </w:rPr>
              <w:lastRenderedPageBreak/>
              <w:t>Bti</w:t>
            </w:r>
            <w:proofErr w:type="spellEnd"/>
            <w:r w:rsidRPr="000B65A7">
              <w:rPr>
                <w:i/>
                <w:iCs/>
              </w:rPr>
              <w:t xml:space="preserve"> </w:t>
            </w:r>
            <w:proofErr w:type="spellStart"/>
            <w:r w:rsidRPr="00836A60">
              <w:t>Larviciding</w:t>
            </w:r>
            <w:proofErr w:type="spellEnd"/>
            <w:r w:rsidRPr="00836A60">
              <w:t xml:space="preserve"> + CDTI</w:t>
            </w:r>
          </w:p>
        </w:tc>
        <w:tc>
          <w:tcPr>
            <w:tcW w:w="2268" w:type="dxa"/>
          </w:tcPr>
          <w:p w14:paraId="467D3E86" w14:textId="77777777" w:rsidR="00446E6D" w:rsidRDefault="00446E6D" w:rsidP="00B47EDF">
            <w:r w:rsidRPr="00836A60">
              <w:t xml:space="preserve">60–90% </w:t>
            </w:r>
            <w:r w:rsidRPr="00836A60">
              <w:br/>
            </w:r>
            <w:r>
              <w:t>R</w:t>
            </w:r>
            <w:r w:rsidRPr="00836A60">
              <w:t>educ</w:t>
            </w:r>
            <w:r>
              <w:t xml:space="preserve">tion in </w:t>
            </w:r>
            <w:r w:rsidRPr="00836A60">
              <w:t>larval density; biting density</w:t>
            </w:r>
          </w:p>
          <w:p w14:paraId="4DD4798A" w14:textId="77777777" w:rsidR="00446E6D" w:rsidRDefault="00920279" w:rsidP="00B47EDF">
            <w:r>
              <w:rPr>
                <w:b/>
                <w:bCs/>
              </w:rPr>
              <w:t>(</w:t>
            </w:r>
            <w:r w:rsidRPr="00836A60">
              <w:rPr>
                <w:b/>
                <w:bCs/>
              </w:rPr>
              <w:t>2–3 weeks</w:t>
            </w:r>
            <w:r>
              <w:rPr>
                <w:b/>
                <w:bCs/>
              </w:rPr>
              <w:t>)</w:t>
            </w:r>
          </w:p>
        </w:tc>
        <w:tc>
          <w:tcPr>
            <w:tcW w:w="3686" w:type="dxa"/>
          </w:tcPr>
          <w:p w14:paraId="6B4786C9" w14:textId="77777777" w:rsidR="00446E6D" w:rsidRDefault="00446E6D" w:rsidP="00B47EDF">
            <w:r>
              <w:rPr>
                <w:b/>
                <w:bCs/>
              </w:rPr>
              <w:t>(2</w:t>
            </w:r>
            <w:r w:rsidRPr="00836A60">
              <w:rPr>
                <w:b/>
                <w:bCs/>
              </w:rPr>
              <w:t>–4 years</w:t>
            </w:r>
            <w:r>
              <w:rPr>
                <w:b/>
                <w:bCs/>
              </w:rPr>
              <w:t>)</w:t>
            </w:r>
          </w:p>
          <w:p w14:paraId="320ABD30" w14:textId="77777777" w:rsidR="00446E6D" w:rsidRDefault="00446E6D" w:rsidP="00B47EDF">
            <w:r>
              <w:t xml:space="preserve">Requires </w:t>
            </w:r>
            <w:r w:rsidRPr="00D92D5C">
              <w:t xml:space="preserve">weekly or biweekly, </w:t>
            </w:r>
            <w:r>
              <w:t xml:space="preserve">application for </w:t>
            </w:r>
            <w:r w:rsidRPr="00836A60">
              <w:t xml:space="preserve">sustained </w:t>
            </w:r>
            <w:r>
              <w:t>reduction</w:t>
            </w:r>
            <w:r w:rsidRPr="00836A60">
              <w:t xml:space="preserve"> in m</w:t>
            </w:r>
            <w:r>
              <w:t>icro</w:t>
            </w:r>
            <w:r w:rsidRPr="00836A60">
              <w:t>f</w:t>
            </w:r>
            <w:r>
              <w:t>ilaria</w:t>
            </w:r>
            <w:r w:rsidRPr="00836A60">
              <w:t xml:space="preserve"> prevalence/OV16</w:t>
            </w:r>
          </w:p>
        </w:tc>
        <w:tc>
          <w:tcPr>
            <w:tcW w:w="1559" w:type="dxa"/>
          </w:tcPr>
          <w:p w14:paraId="6108B121" w14:textId="77777777" w:rsidR="00446E6D" w:rsidRDefault="001A5838" w:rsidP="00B47EDF">
            <w:r>
              <w:fldChar w:fldCharType="begin" w:fldLock="1"/>
            </w:r>
            <w:r w:rsidR="00F96DDE">
              <w:instrText>ADDIN CSL_CITATION {"citationItems":[{"id":"ITEM-1","itemData":{"ISSN":"0303-4208","PMID":"7112688","abstract":"Complete mortality of Simulium damnosum Theobald s.l. larvae was obtained along a 19 km stretch of the Marahoué River including and downstream of the Danangoro rapids complex in the Bandama Basin of Ivory Coast after treatment with 1.5 ppm/10 min of the Sandoz 402-1-WDC formulation of Bacillus thuringiensis Berliner serotype H-14. Partial control was observed for an additional 15 km. The level of control was especially encouraging considering the low concentration (.8%) of active ingredient in the Sandoz formulation. Additionally, the treated population has demonstrated resistance to temephos (Abate), the larvicide currently utilized in the Onchocerciasis Control Programme. Other species of Simulium were somewhat less affected by the treatment; living larvae were found 4 km downstream of the treatment point. Reinvasion of the Danangoro complex, ostensibly by drifting larvae of Simulium spp., was detected the day after treatment. Non-target organisms, including Ephemeroptera and Chironomid midges, were observed before and after treatment and were apparently not affected. In a second test, 0.8 ppm/10 min of the Sandoz formulation was tested, 0.8 pm/10 min of the Sandoz formulation was tested against S. damnosum s.l. and three other Simulium species in the N'Zi River in Ivory coast utilizing a gutter bioassay apparatus. Six hours after treatment 91% of the S. damnosum s.l. larvae had died. The other species responded with 91--100% mortality.","author":[{"dropping-particle":"","family":"Lacey","given":"L A","non-dropping-particle":"","parse-names":false,"suffix":""},{"dropping-particle":"","family":"Escaffre","given":"H","non-dropping-particle":"","parse-names":false,"suffix":""},{"dropping-particle":"","family":"Philippon","given":"B","non-dropping-particle":"","parse-names":false,"suffix":""},{"dropping-particle":"","family":"Sékétéli","given":"A","non-dropping-particle":"","parse-names":false,"suffix":""},{"dropping-particle":"","family":"Guillet","given":"P","non-dropping-particle":"","parse-names":false,"suffix":""}],"container-title":"Tropenmedizin und Parasitologie","id":"ITEM-1","issue":"2","issued":{"date-parts":[["1982","6"]]},"page":"97-101","title":"Large river treatment with Bacillus thuringiensis (H-14) for the control of Simulium damnosum s.l. in the Onchocerciasis Control Programme.","type":"article-journal","volume":"33"},"uris":["http://www.mendeley.com/documents/?uuid=ef8c24a1-ae4a-3583-82e5-4f6a672c916c"]}],"mendeley":{"formattedCitation":"(35)","plainTextFormattedCitation":"(35)","previouslyFormattedCitation":"(35)"},"properties":{"noteIndex":0},"schema":"https://github.com/citation-style-language/schema/raw/master/csl-citation.json"}</w:instrText>
            </w:r>
            <w:r>
              <w:fldChar w:fldCharType="separate"/>
            </w:r>
            <w:r w:rsidR="00705708" w:rsidRPr="00705708">
              <w:rPr>
                <w:noProof/>
              </w:rPr>
              <w:t>(35)</w:t>
            </w:r>
            <w:r>
              <w:fldChar w:fldCharType="end"/>
            </w:r>
            <w:r w:rsidR="00446E6D" w:rsidRPr="00836A60">
              <w:t xml:space="preserve"> </w:t>
            </w:r>
            <w:r>
              <w:fldChar w:fldCharType="begin" w:fldLock="1"/>
            </w:r>
            <w:r w:rsidR="00F96DDE">
              <w:instrText>ADDIN CSL_CITATION {"citationItems":[{"id":"ITEM-1","itemData":{"DOI":"10.1111/mve.12630","ISSN":"0269-283X","abstract":"&lt;p&gt; Assays to evaluate the susceptibility of &lt;italic&gt;Simulium&lt;/italic&gt; larvae to temephos and &lt;italic&gt;Bacillus thuringiensis&lt;/italic&gt; var &lt;italic&gt;israelensis&lt;/italic&gt; ( &lt;italic&gt;Bti&lt;/italic&gt; ) were carried out by setting‐up an in vitro laboratory test (‘bio assay’) and a semi‐natural test (‘système de goutières’) to assess the LC50/LC90 values. Larvae of &lt;italic&gt;Simulium&lt;/italic&gt; species in Cameroon ( &lt;italic&gt;S. damnosum&lt;/italic&gt; s.l., &lt;italic&gt;S. hargreavesi&lt;/italic&gt; , &lt;italic&gt;S. vorax&lt;/italic&gt; and &lt;italic&gt;S. cervicornutum&lt;/italic&gt; ) and ( &lt;italic&gt;S.&lt;/italic&gt; ( &lt;italic&gt;Odagmia&lt;/italic&gt; ) &lt;italic&gt;ornatum&lt;/italic&gt; and &lt;italic&gt;S. latipes&lt;/italic&gt; ) in Germany were identified and tested. In the bio‐assay, 50 larvae were exposed for 10 min to concentrations from 0.01 to 10 ppm. For the &lt;italic&gt;Simulium&lt;/italic&gt; from Germany, the LC50 (LC90) values after 3 and 6 h were 3.1 (27.9) and 0.14 (1.26) ppm for temephos and for &lt;italic&gt;Bti&lt;/italic&gt; 7.8 (70.2) and 1.7 (15.3) ppm, respectively. For Cameroonian species, the values of LC50 (LC90) were lower, that is, 0.42 (8.04), 0.14 (2.70) and 0.073 (1.38) ppm, respectively, after 3, 6 and 12 h for temephos. In a semi natural condition, the LC50 of 10 min of application of temephos was 0.84 ppm after 3 h and a working solution (2.6 L) of &lt;italic&gt;Bti&lt;/italic&gt; killed 50% after 6 h. To detect an upcoming of any resistance as it happened in Ivory Coast, a study of the occurrence resistance genes should be implemented. &lt;/p&gt;","author":[{"dropping-particle":"","family":"Kamtsap","given":"Pierre","non-dropping-particle":"","parse-names":false,"suffix":""},{"dropping-particle":"","family":"Archile","given":"Paguem","non-dropping-particle":"","parse-names":false,"suffix":""},{"dropping-particle":"","family":"Flore","given":"Nguemaïm","non-dropping-particle":"","parse-names":false,"suffix":""},{"dropping-particle":"","family":"Njiokou","given":"Flobert","non-dropping-particle":"","parse-names":false,"suffix":""},{"dropping-particle":"","family":"Renz","given":"Alfons","non-dropping-particle":"","parse-names":false,"suffix":""}],"container-title":"Medical and Veterinary Entomology","id":"ITEM-1","issue":"2","issued":{"date-parts":[["2023","6","26"]]},"page":"286-299","title":"Testing the susceptibility of larval stages of &lt;i&gt;Simulium&lt;/i&gt; to temephos and &lt;i&gt;Bacillus thuringiensis&lt;/i&gt; var &lt;i&gt;israelensis&lt;/i&gt; in Germany and Northern Cameroon","type":"article-journal","volume":"37"},"uris":["http://www.mendeley.com/documents/?uuid=6f8559e2-18dd-3f9b-a801-e26cd72b5387"]}],"mendeley":{"formattedCitation":"(34)","plainTextFormattedCitation":"(34)","previouslyFormattedCitation":"(34)"},"properties":{"noteIndex":0},"schema":"https://github.com/citation-style-language/schema/raw/master/csl-citation.json"}</w:instrText>
            </w:r>
            <w:r>
              <w:fldChar w:fldCharType="separate"/>
            </w:r>
            <w:r w:rsidR="00F96DDE" w:rsidRPr="00F96DDE">
              <w:rPr>
                <w:noProof/>
              </w:rPr>
              <w:t>(34)</w:t>
            </w:r>
            <w:r>
              <w:fldChar w:fldCharType="end"/>
            </w:r>
            <w:r>
              <w:fldChar w:fldCharType="begin" w:fldLock="1"/>
            </w:r>
            <w:r w:rsidR="00F96DDE">
              <w:instrText>ADDIN CSL_CITATION {"citationItems":[{"id":"ITEM-1","itemData":{"ISSN":"0030-2465","PMID":"3960491","abstract":"Bacillus thuringiensis Berliner var. israelensis de Barjac (Serotype H-14) (B.t.i.) at a concentration of 1.6 ppm/10 min and a toxicity of 1500 AAU/mg was tested against Simulium chutteri Lewis larvae in the Orange River near Prieska, South Africa. Samples of benthic fauna from the stones-in-current biotope were collected before application of the product and at various intervals up to 80 h afterwards at 4 stations from 200 m to 11 km downstream of the application site. Fauna drift increased slightly after the arrival of the Bacillus at 2 stations 1.4 and 6 km respectively downstream of the application site. Large numerical decreases in benthic simuliid larval numbers after the application of B.t.i. in the Orange River were not statistically different (P greater than 0.05). This indicated that the size of replicated samples that showed significant decreases (P less than 0.05) of simuliid numbers in the Vaal River was not adequate to show statistical differences in the Orange River. The quantity of dead larvae on stones collected from rapids after application of the B.t.i., and the numerical decreases found by comparing median values of larval counts on stones indicated that B.t.i. effectively killed simuliid larvae. Three days after application of the Bacillus, recruitment of small simuliid larvae on stones 1.4 km downstream of the application site was discernible again. Tanytarsini were also numerically reduced after B.t.i. application. At a flow rate of 38 m3/s B.t.i. was visibly effective in killing S. chutteri up to 6 km downstream of the application site and statistically significant decreases (P less than 0.05) in numbers of larvae were seen at a site 11 km downstream of the application site.(ABSTRACT TRUNCATED AT 250 WORDS)","author":[{"dropping-particle":"","family":"Moor","given":"F C","non-dropping-particle":"de","parse-names":false,"suffix":""},{"dropping-particle":"","family":"Car","given":"M","non-dropping-particle":"","parse-names":false,"suffix":""}],"container-title":"The Onderstepoort journal of veterinary research","id":"ITEM-1","issue":"1","issued":{"date-parts":[["1986","3"]]},"page":"43-50","title":"A field evaluation of Bacillus thuringiensis var. israelensis as a biological control agent for Simulium chutteri (Diptera:Nematocera) in the middle Orange River.","type":"article-journal","volume":"53"},"uris":["http://www.mendeley.com/documents/?uuid=9e5a57f5-fd34-3904-ada2-76ca0240be7c"]}],"mendeley":{"formattedCitation":"(44)","plainTextFormattedCitation":"(44)","previouslyFormattedCitation":"(44)"},"properties":{"noteIndex":0},"schema":"https://github.com/citation-style-language/schema/raw/master/csl-citation.json"}</w:instrText>
            </w:r>
            <w:r>
              <w:fldChar w:fldCharType="separate"/>
            </w:r>
            <w:r w:rsidR="00F96DDE" w:rsidRPr="00F96DDE">
              <w:rPr>
                <w:noProof/>
              </w:rPr>
              <w:t>(44)</w:t>
            </w:r>
            <w:r>
              <w:fldChar w:fldCharType="end"/>
            </w:r>
            <w:r w:rsidR="00446E6D" w:rsidRPr="00836A60">
              <w:br/>
            </w:r>
            <w:r w:rsidR="00446E6D" w:rsidRPr="00836A60">
              <w:br/>
            </w:r>
          </w:p>
        </w:tc>
      </w:tr>
      <w:tr w:rsidR="00F96DDE" w14:paraId="1BA5F761" w14:textId="77777777" w:rsidTr="00920279">
        <w:tc>
          <w:tcPr>
            <w:tcW w:w="1696" w:type="dxa"/>
          </w:tcPr>
          <w:p w14:paraId="3F2E2436" w14:textId="77777777" w:rsidR="00446E6D" w:rsidRDefault="00446E6D" w:rsidP="00B47EDF">
            <w:r w:rsidRPr="00836A60">
              <w:t>Slash-and-Clear + CDTI</w:t>
            </w:r>
          </w:p>
        </w:tc>
        <w:tc>
          <w:tcPr>
            <w:tcW w:w="2268" w:type="dxa"/>
          </w:tcPr>
          <w:p w14:paraId="68301078" w14:textId="77777777" w:rsidR="00920279" w:rsidRDefault="00446E6D" w:rsidP="00B47EDF">
            <w:r w:rsidRPr="00836A60">
              <w:t xml:space="preserve">30–80% </w:t>
            </w:r>
          </w:p>
          <w:p w14:paraId="16F4B82B" w14:textId="77777777" w:rsidR="00446E6D" w:rsidRDefault="00920279" w:rsidP="00B47EDF">
            <w:r>
              <w:t>R</w:t>
            </w:r>
            <w:r w:rsidR="00446E6D" w:rsidRPr="00836A60">
              <w:t>eduction in biting</w:t>
            </w:r>
            <w:r w:rsidR="00446E6D">
              <w:t xml:space="preserve"> rate</w:t>
            </w:r>
            <w:r w:rsidR="00446E6D" w:rsidRPr="00836A60">
              <w:t xml:space="preserve">  </w:t>
            </w:r>
          </w:p>
          <w:p w14:paraId="454A04AA" w14:textId="77777777" w:rsidR="00446E6D" w:rsidRPr="00920279" w:rsidRDefault="00920279" w:rsidP="00B47EDF">
            <w:pPr>
              <w:rPr>
                <w:b/>
                <w:bCs/>
              </w:rPr>
            </w:pPr>
            <w:r w:rsidRPr="00920279">
              <w:rPr>
                <w:b/>
                <w:bCs/>
              </w:rPr>
              <w:t>(2–6 weeks)</w:t>
            </w:r>
          </w:p>
        </w:tc>
        <w:tc>
          <w:tcPr>
            <w:tcW w:w="3686" w:type="dxa"/>
          </w:tcPr>
          <w:p w14:paraId="43A1CCB1" w14:textId="77777777" w:rsidR="00446E6D" w:rsidRDefault="00446E6D" w:rsidP="00B47EDF">
            <w:r>
              <w:rPr>
                <w:b/>
                <w:bCs/>
              </w:rPr>
              <w:t>(</w:t>
            </w:r>
            <w:r w:rsidRPr="00836A60">
              <w:rPr>
                <w:b/>
                <w:bCs/>
              </w:rPr>
              <w:t>3–5 years</w:t>
            </w:r>
            <w:r>
              <w:t>)</w:t>
            </w:r>
          </w:p>
          <w:p w14:paraId="31368176" w14:textId="77777777" w:rsidR="00446E6D" w:rsidRDefault="00446E6D" w:rsidP="00B47EDF">
            <w:r>
              <w:t xml:space="preserve">When </w:t>
            </w:r>
            <w:r w:rsidRPr="00836A60">
              <w:t>repeated every 2–3 months</w:t>
            </w:r>
            <w:r>
              <w:t xml:space="preserve"> can accelerate </w:t>
            </w:r>
            <w:r w:rsidRPr="00836A60">
              <w:t>decline in entomological indices (parity rate, infectivity rate)</w:t>
            </w:r>
          </w:p>
        </w:tc>
        <w:tc>
          <w:tcPr>
            <w:tcW w:w="1559" w:type="dxa"/>
          </w:tcPr>
          <w:p w14:paraId="13115992" w14:textId="77777777" w:rsidR="00446E6D" w:rsidRDefault="001A5838" w:rsidP="00920279">
            <w:r>
              <w:fldChar w:fldCharType="begin" w:fldLock="1"/>
            </w:r>
            <w:r w:rsidR="00F96DDE">
              <w:instrText>ADDIN CSL_CITATION {"citationItems":[{"id":"ITEM-1","itemData":{"DOI":"10.1038/s41598-019-51835-0","ISSN":"2045-2322","PMID":"31649285","abstract":"Attention is increasingly focusing on how best to accelerate progress toward meeting the WHO's 2030 goals for neglected tropical diseases (NTDs). For river blindness, a major NTD targeted for elimination, there is a long history of using vector control to suppress transmission, but traditional larvicide-based approaches are limited in their utility. One innovative and sustainable approach, \"slash and clear\", involves clearing vegetation from breeding areas, and recent field trials indicate that this technique very effectively reduces the biting density of Simulium damnosum s.s. In this study, we use a Bayesian data-driven mathematical modeling approach to investigate the potential impact of this intervention on human onchocerciasis infection. We developed a novel \"slash and clear\" model describing the effect of the intervention on seasonal black fly biting rates and coupled this with our population dynamics model of Onchocerca volvulus transmission. Our results indicate that supplementing annual drug treatments with \"slash and clear\" can significantly accelerate the achievement of onchocerciasis elimination. The efficacy of the intervention is not very sensitive to the timing of implementation, and the impact is meaningful even if vegetation is cleared only once per year. As such, this community-driven technique will represent an important option for achieving and sustaining O. volvulus elimination.","author":[{"dropping-particle":"","family":"Smith","given":"Morgan E","non-dropping-particle":"","parse-names":false,"suffix":""},{"dropping-particle":"","family":"Bilal","given":"Shakir","non-dropping-particle":"","parse-names":false,"suffix":""},{"dropping-particle":"","family":"Lakwo","given":"Thomson L","non-dropping-particle":"","parse-names":false,"suffix":""},{"dropping-particle":"","family":"Habomugisha","given":"Peace","non-dropping-particle":"","parse-names":false,"suffix":""},{"dropping-particle":"","family":"Tukahebwa","given":"Edridah","non-dropping-particle":"","parse-names":false,"suffix":""},{"dropping-particle":"","family":"Byamukama","given":"Edson","non-dropping-particle":"","parse-names":false,"suffix":""},{"dropping-particle":"","family":"Katabarwa","given":"Moses N","non-dropping-particle":"","parse-names":false,"suffix":""},{"dropping-particle":"","family":"Richards","given":"Frank O","non-dropping-particle":"","parse-names":false,"suffix":""},{"dropping-particle":"","family":"Cupp","given":"Eddie W","non-dropping-particle":"","parse-names":false,"suffix":""},{"dropping-particle":"","family":"Unnasch","given":"Thomas R","non-dropping-particle":"","parse-names":false,"suffix":""},{"dropping-particle":"","family":"Michael","given":"Edwin","non-dropping-particle":"","parse-names":false,"suffix":""}],"container-title":"Scientific reports","id":"ITEM-1","issue":"1","issued":{"date-parts":[["2019","10","24"]]},"page":"15274","title":"Accelerating river blindness elimination by supplementing MDA with a vegetation \"slash and clear\" vector control strategy: a data-driven modeling analysis.","type":"article-journal","volume":"9"},"uris":["http://www.mendeley.com/documents/?uuid=c265ced9-3bfb-3e42-b5e5-0dbcbfc9ce48"]}],"mendeley":{"formattedCitation":"(45)","plainTextFormattedCitation":"(45)","previouslyFormattedCitation":"(45)"},"properties":{"noteIndex":0},"schema":"https://github.com/citation-style-language/schema/raw/master/csl-citation.json"}</w:instrText>
            </w:r>
            <w:r>
              <w:fldChar w:fldCharType="separate"/>
            </w:r>
            <w:r w:rsidR="00F96DDE" w:rsidRPr="00F96DDE">
              <w:rPr>
                <w:noProof/>
              </w:rPr>
              <w:t>(45)</w:t>
            </w:r>
            <w:r>
              <w:fldChar w:fldCharType="end"/>
            </w:r>
            <w:r>
              <w:fldChar w:fldCharType="begin" w:fldLock="1"/>
            </w:r>
            <w:r w:rsidR="00F96DDE">
              <w:instrText>ADDIN CSL_CITATION {"citationItems":[{"id":"ITEM-1","itemData":{"DOI":"10.3390/pathogens10101329","ISSN":"2076-0817","abstract":"&lt;p&gt;Background: High ongoing Onchocerca volvulus transmission was recently documented in Maridi County, South Sudan. To complement community-directed treatment with ivermectin (CDTI) as the main onchocerciasis control strategy, we initiated a community-based vector control method “slash and clear” at the Maridi dam, a Simulium damnosum s.l. breeding site, to reduce O. volvulus transmission. Methods: Simulium damnosum s.l. biting rates were collected before and during the twenty months following the “slash and clear” intervention using the human landing catches. Black flies were dissected to measure parity rates before and twelve months after the intervention. Larvae and pupae of S. damnosum s.l. were collected from the dam for morphological and chromosomal characterization to identify the cytospecies involved. Results: Biting rates of S. damnosum s.l. close to the Maridi dam spillway decreased by &amp;gt;90% post-“slash and clear” for more than six months. Twelve months after the “slash and clear” intervention, the reduction in biting rates was still at &amp;lt;50% (p = 0.0007). Parity rates reduced from 13% pre-“slash and clear” (November 2019) to 5.6% post-“slash and clear” (November 2020). Larvae collected from the dam were identified as Simulium sirbanum. Conclusion: The “slash and clear” method was found to be an effective and cheap community-based method to reduce black fly biting rates caused by S. sirbanum. When repeated at least annually together with a high CDTI coverage, this intervention has the potential to considerably accelerate onchocerciasis elimination.&lt;/p&gt;","author":[{"dropping-particle":"","family":"Raimon","given":"Stephen","non-dropping-particle":"","parse-names":false,"suffix":""},{"dropping-particle":"","family":"Lakwo","given":"Tom L.","non-dropping-particle":"","parse-names":false,"suffix":""},{"dropping-particle":"","family":"Sebit","given":"Wilson John","non-dropping-particle":"","parse-names":false,"suffix":""},{"dropping-particle":"","family":"Siewe Fodjo","given":"Joseph Nelson","non-dropping-particle":"","parse-names":false,"suffix":""},{"dropping-particle":"","family":"Alinda","given":"Peter","non-dropping-particle":"","parse-names":false,"suffix":""},{"dropping-particle":"","family":"Carter","given":"Jane Y.","non-dropping-particle":"","parse-names":false,"suffix":""},{"dropping-particle":"","family":"Post","given":"Rory J.","non-dropping-particle":"","parse-names":false,"suffix":""},{"dropping-particle":"","family":"Colebunders","given":"Robert","non-dropping-particle":"","parse-names":false,"suffix":""}],"container-title":"Pathogens","id":"ITEM-1","issue":"10","issued":{"date-parts":[["2021","10","15"]]},"page":"1329","title":"“Slash and Clear”, a Community-Based Vector Control Method to Reduce Onchocerciasis Transmission by Simulium sirbanum in Maridi, South Sudan: A Prospective Study","type":"article-journal","volume":"10"},"uris":["http://www.mendeley.com/documents/?uuid=e6c1f2b6-a2f9-37c1-bb11-3228847528aa"]}],"mendeley":{"formattedCitation":"(38)","plainTextFormattedCitation":"(38)","previouslyFormattedCitation":"(38)"},"properties":{"noteIndex":0},"schema":"https://github.com/citation-style-language/schema/raw/master/csl-citation.json"}</w:instrText>
            </w:r>
            <w:r>
              <w:fldChar w:fldCharType="separate"/>
            </w:r>
            <w:r w:rsidR="00F96DDE" w:rsidRPr="00F96DDE">
              <w:rPr>
                <w:noProof/>
              </w:rPr>
              <w:t>(38)</w:t>
            </w:r>
            <w:r>
              <w:fldChar w:fldCharType="end"/>
            </w:r>
            <w:r>
              <w:fldChar w:fldCharType="begin" w:fldLock="1"/>
            </w:r>
            <w:r w:rsidR="00F96DDE">
              <w:instrText>ADDIN CSL_CITATION {"citationItems":[{"id":"ITEM-1","itemData":{"DOI":"10.4269/ajtmh.20-1104","ISSN":"0002-9637","abstract":"&lt;p&gt; Onchocerciasis, caused by infection with &lt;italic&gt;Onchocerca volvulus&lt;/italic&gt; , has been targeted for elimination by 2030. Currently, onchocerciasis elimination programs rely primarily on mass distribution of ivermectin. However, ivermectin alone may not be sufficient to achieve elimination in some circumstances, and additional tools may be needed. Vector control has been used as a tool to control onchocerciasis, but vector control using insecticides is expensive and ecologically detrimental. Community-directed removal of the trailing vegetation black fly larval attachment sites (slash and clear) has been shown to dramatically reduce vector biting densities. Here, we report studies to optimize the slash and clear process. Conducting slash and clear interventions at &lt;italic&gt;Simulium damnosum&lt;/italic&gt; sensu stricto breeding sites located within 2 km of afflicted communities resulted in a 95% reduction in vector biting. Extending slash and clear further than 2 km resulted in no further decrease. A single intervention conducted at the first half of the rainy season resulted in a 97% reduction in biting rate, whereas an intervention conducted at the end of the rainy season resulted in a 94% reduction. Vector numbers in any of the intervention villages did not fully recover by the start of the following rainy season. These results suggest that slash and clear may offer an inexpensive and effective way to augment ivermectin distribution in the effort to eliminate onchocerciasis in Africa. &lt;/p&gt;","author":[{"dropping-particle":"","family":"Jacob","given":"Benjamin","non-dropping-particle":"","parse-names":false,"suffix":""},{"dropping-particle":"","family":"Loum","given":"Denis","non-dropping-particle":"","parse-names":false,"suffix":""},{"dropping-particle":"","family":"Munu","given":"Denis","non-dropping-particle":"","parse-names":false,"suffix":""},{"dropping-particle":"","family":"Lakwo","given":"Thomson","non-dropping-particle":"","parse-names":false,"suffix":""},{"dropping-particle":"","family":"Byamukama","given":"Edson","non-dropping-particle":"","parse-names":false,"suffix":""},{"dropping-particle":"","family":"Habomugisha","given":"Peace","non-dropping-particle":"","parse-names":false,"suffix":""},{"dropping-particle":"","family":"Cupp","given":"Eddie W.","non-dropping-particle":"","parse-names":false,"suffix":""},{"dropping-particle":"","family":"Unnasch","given":"Thomas R.","non-dropping-particle":"","parse-names":false,"suffix":""}],"container-title":"The American Journal of Tropical Medicine and Hygiene","id":"ITEM-1","issue":"4","issued":{"date-parts":[["2021","4","7"]]},"page":"1394-1403","title":"Optimization of Slash and Clear Community-Directed Control of Simulium damnosum Sensu Stricto in Northern Uganda","type":"article-journal","volume":"104"},"uris":["http://www.mendeley.com/documents/?uuid=22dc833e-4e51-3784-901d-54f88e57b0d2"]}],"mendeley":{"formattedCitation":"(39)","plainTextFormattedCitation":"(39)"},"properties":{"noteIndex":0},"schema":"https://github.com/citation-style-language/schema/raw/master/csl-citation.json"}</w:instrText>
            </w:r>
            <w:r>
              <w:fldChar w:fldCharType="separate"/>
            </w:r>
            <w:r w:rsidR="00F96DDE" w:rsidRPr="00F96DDE">
              <w:rPr>
                <w:noProof/>
              </w:rPr>
              <w:t>(39)</w:t>
            </w:r>
            <w:r>
              <w:fldChar w:fldCharType="end"/>
            </w:r>
          </w:p>
        </w:tc>
      </w:tr>
    </w:tbl>
    <w:p w14:paraId="491006B3" w14:textId="77777777" w:rsidR="007712A2" w:rsidRDefault="007712A2" w:rsidP="009C2C04">
      <w:pPr>
        <w:jc w:val="both"/>
      </w:pPr>
    </w:p>
    <w:p w14:paraId="06DDDF4A" w14:textId="77777777" w:rsidR="009A0AF6" w:rsidRDefault="009A0AF6" w:rsidP="009C2C04">
      <w:pPr>
        <w:jc w:val="both"/>
      </w:pPr>
    </w:p>
    <w:p w14:paraId="08CBE0B2" w14:textId="77777777" w:rsidR="009A0AF6" w:rsidRDefault="009A0AF6" w:rsidP="009C2C04">
      <w:pPr>
        <w:jc w:val="both"/>
      </w:pPr>
    </w:p>
    <w:p w14:paraId="1077B2BB" w14:textId="77777777" w:rsidR="009A0AF6" w:rsidRDefault="009A0AF6" w:rsidP="009C2C04">
      <w:pPr>
        <w:jc w:val="both"/>
      </w:pPr>
    </w:p>
    <w:p w14:paraId="5B106DE6" w14:textId="77777777" w:rsidR="009A0AF6" w:rsidRDefault="009A0AF6" w:rsidP="009C2C04">
      <w:pPr>
        <w:jc w:val="both"/>
      </w:pPr>
    </w:p>
    <w:p w14:paraId="2054F2B7" w14:textId="77777777" w:rsidR="009A0AF6" w:rsidRDefault="009A0AF6" w:rsidP="009C2C04">
      <w:pPr>
        <w:jc w:val="both"/>
      </w:pPr>
    </w:p>
    <w:p w14:paraId="75F00801" w14:textId="77777777" w:rsidR="009A0AF6" w:rsidRDefault="009A0AF6" w:rsidP="009C2C04">
      <w:pPr>
        <w:jc w:val="both"/>
      </w:pPr>
    </w:p>
    <w:p w14:paraId="1470110B" w14:textId="77777777" w:rsidR="009A0AF6" w:rsidRDefault="009A0AF6" w:rsidP="009C2C04">
      <w:pPr>
        <w:jc w:val="both"/>
      </w:pPr>
    </w:p>
    <w:p w14:paraId="2A4A7E15" w14:textId="77777777" w:rsidR="009A0AF6" w:rsidRDefault="009A0AF6" w:rsidP="009C2C04">
      <w:pPr>
        <w:jc w:val="both"/>
      </w:pPr>
    </w:p>
    <w:p w14:paraId="06D3B01E" w14:textId="77777777" w:rsidR="009A0AF6" w:rsidRDefault="009A0AF6" w:rsidP="009C2C04">
      <w:pPr>
        <w:jc w:val="both"/>
      </w:pPr>
    </w:p>
    <w:p w14:paraId="02182321" w14:textId="77777777" w:rsidR="009A0AF6" w:rsidRDefault="009A0AF6" w:rsidP="009C2C04">
      <w:pPr>
        <w:jc w:val="both"/>
      </w:pPr>
    </w:p>
    <w:p w14:paraId="73084D40" w14:textId="77777777" w:rsidR="009A0AF6" w:rsidRDefault="009A0AF6" w:rsidP="009C2C04">
      <w:pPr>
        <w:jc w:val="both"/>
      </w:pPr>
    </w:p>
    <w:p w14:paraId="20888D29" w14:textId="77777777" w:rsidR="009A0AF6" w:rsidRDefault="009A0AF6" w:rsidP="009C2C04">
      <w:pPr>
        <w:jc w:val="both"/>
      </w:pPr>
    </w:p>
    <w:p w14:paraId="319C2082" w14:textId="77777777" w:rsidR="009A0AF6" w:rsidRDefault="009A0AF6" w:rsidP="009C2C04">
      <w:pPr>
        <w:jc w:val="both"/>
      </w:pPr>
    </w:p>
    <w:p w14:paraId="4D97E10F" w14:textId="77777777" w:rsidR="009A0AF6" w:rsidRDefault="009A0AF6" w:rsidP="009C2C04">
      <w:pPr>
        <w:jc w:val="both"/>
      </w:pPr>
    </w:p>
    <w:p w14:paraId="56A1E160" w14:textId="77777777" w:rsidR="009A0AF6" w:rsidRDefault="009A0AF6" w:rsidP="009C2C04">
      <w:pPr>
        <w:jc w:val="both"/>
      </w:pPr>
    </w:p>
    <w:p w14:paraId="1B50136B" w14:textId="77777777" w:rsidR="009A0AF6" w:rsidRPr="009A0AF6" w:rsidRDefault="00616BAB" w:rsidP="009C2C04">
      <w:pPr>
        <w:jc w:val="both"/>
      </w:pPr>
      <w:r>
        <w:pict w14:anchorId="6A05A6CB">
          <v:group id="Group 81" o:spid="_x0000_s1026" style="position:absolute;left:0;text-align:left;margin-left:-9.15pt;margin-top:33.1pt;width:480.85pt;height:362.65pt;z-index:251659264;mso-width-relative:margin;mso-height-relative:margin" coordorigin="-863" coordsize="96634,531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">
            <v:roundrect id="Rectangle: Rounded Corners 892092812" o:spid="_x0000_s1027" style="position:absolute;width:15121;height:2880;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" fillcolor="#d8d8d8 [2732]" strokecolor="black [3213]">
              <v:textbox>
                <w:txbxContent>
                  <w:p w14:paraId="35F85DBE"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Previous studies</w:t>
                    </w:r>
                  </w:p>
                </w:txbxContent>
              </v:textbox>
            </v:roundrect>
            <v:roundrect id="Rectangle: Rounded Corners 895086383" o:spid="_x0000_s1028" style="position:absolute;left:16615;width:43151;height:2880;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" fillcolor="#e5b8b7 [1301]" strokecolor="#548dd4 [1951]">
              <v:textbox>
                <w:txbxContent>
                  <w:p w14:paraId="38ADF9FD"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Identification of new studies via data bases and registers</w:t>
                    </w:r>
                  </w:p>
                </w:txbxContent>
              </v:textbox>
            </v:roundrect>
            <v:roundrect id="Rectangle: Rounded Corners 972070385" o:spid="_x0000_s1029" style="position:absolute;left:60486;width:35284;height:2880;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" fillcolor="#bfbfbf [2412]" strokecolor="black [3213]">
              <v:textbox>
                <w:txbxContent>
                  <w:p w14:paraId="3AC0F48A"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Identification of new studies via other methods</w:t>
                    </w:r>
                  </w:p>
                </w:txbxContent>
              </v:textbox>
            </v:roundrect>
            <v:roundrect id="Rectangle: Rounded Corners 2127652974" o:spid="_x0000_s1030" style="position:absolute;left:16561;top:3332;width:19443;height:6832;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" fillcolor="#f2dbdb [661]" stroked="f">
              <v:textbox>
                <w:txbxContent>
                  <w:p w14:paraId="11026D2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identified from</w:t>
                    </w:r>
                  </w:p>
                  <w:p w14:paraId="2522708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Databases (n=1254)</w:t>
                    </w:r>
                  </w:p>
                  <w:p w14:paraId="35447C9B"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gisters (n= 57)</w:t>
                    </w:r>
                  </w:p>
                </w:txbxContent>
              </v:textbox>
            </v:roundrect>
            <v:roundrect id="Rectangle: Rounded Corners 2038947384" o:spid="_x0000_s1031" style="position:absolute;left:17558;top:17281;width:18446;height:2881;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" fillcolor="#f2dbdb [661]" stroked="f">
              <v:textbox>
                <w:txbxContent>
                  <w:p w14:paraId="3971383A"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screened (n= 1013)</w:t>
                    </w:r>
                  </w:p>
                </w:txbxContent>
              </v:textbox>
            </v:roundrect>
            <v:roundrect id="Rectangle: Rounded Corners 1433585605" o:spid="_x0000_s1032" style="position:absolute;left:17556;top:21686;width:18446;height:4312;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" fillcolor="#f2dbdb [661]" stroked="f">
              <v:textbox>
                <w:txbxContent>
                  <w:p w14:paraId="1AADCDFC"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s sought for retrieval (n= </w:t>
                    </w:r>
                    <w:proofErr w:type="gramStart"/>
                    <w:r w:rsidRPr="00093CDD">
                      <w:rPr>
                        <w:rFonts w:ascii="Calibri" w:eastAsia="Calibri" w:hAnsi="Calibri" w:cs="Calibri"/>
                        <w:color w:val="000000" w:themeColor="text1"/>
                        <w:kern w:val="24"/>
                        <w:sz w:val="16"/>
                        <w:szCs w:val="16"/>
                      </w:rPr>
                      <w:t>0 )</w:t>
                    </w:r>
                    <w:proofErr w:type="gramEnd"/>
                  </w:p>
                </w:txbxContent>
              </v:textbox>
            </v:roundrect>
            <v:roundrect id="Rectangle: Rounded Corners 619434481" o:spid="_x0000_s1033" style="position:absolute;left:17556;top:28166;width:18446;height:4368;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" fillcolor="#f2dbdb [661]" stroked="f">
              <v:textbox>
                <w:txbxContent>
                  <w:p w14:paraId="33935D0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Full text assessed for eligibility (n= 107)</w:t>
                    </w:r>
                  </w:p>
                </w:txbxContent>
              </v:textbox>
            </v:roundrect>
            <v:roundrect id="Rectangle: Rounded Corners 1712586452" o:spid="_x0000_s1034" style="position:absolute;left:17281;top:35396;width:20163;height:7808;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" fillcolor="#f2dbdb [661]" stroked="f">
              <v:textbox>
                <w:txbxContent>
                  <w:p w14:paraId="46234ED5"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New studies included in review (n=42)</w:t>
                    </w:r>
                  </w:p>
                  <w:p w14:paraId="539424B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of new included studies (n= 0)</w:t>
                    </w:r>
                  </w:p>
                </w:txbxContent>
              </v:textbox>
            </v:roundrect>
            <v:roundrect id="Rectangle: Rounded Corners 1527615059" o:spid="_x0000_s1035" style="position:absolute;left:17281;top:45365;width:20163;height:7808;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" fillcolor="#fde9d9 [665]" stroked="f">
              <v:textbox>
                <w:txbxContent>
                  <w:p w14:paraId="68ECCBF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Total studies included in review (n= 1257)</w:t>
                    </w:r>
                  </w:p>
                  <w:p w14:paraId="5F594D72"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of total included studies (n= 57)</w:t>
                    </w:r>
                  </w:p>
                </w:txbxContent>
              </v:textbox>
            </v:roundrect>
            <v:roundrect id="Rectangle: Rounded Corners 1091877598" o:spid="_x0000_s1036" style="position:absolute;left:39737;top:3332;width:20023;height:11069;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" fillcolor="#f2dbdb [661]" stroked="f">
              <v:textbox>
                <w:txbxContent>
                  <w:p w14:paraId="244178F8"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removed before screening:</w:t>
                    </w:r>
                  </w:p>
                  <w:p w14:paraId="7ECA8467"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Duplicate records (n= </w:t>
                    </w:r>
                    <w:proofErr w:type="gramStart"/>
                    <w:r w:rsidRPr="00093CDD">
                      <w:rPr>
                        <w:rFonts w:ascii="Calibri" w:eastAsia="Calibri" w:hAnsi="Calibri" w:cs="Calibri"/>
                        <w:color w:val="000000" w:themeColor="text1"/>
                        <w:kern w:val="24"/>
                        <w:sz w:val="16"/>
                        <w:szCs w:val="16"/>
                      </w:rPr>
                      <w:t>959 )</w:t>
                    </w:r>
                    <w:proofErr w:type="gramEnd"/>
                  </w:p>
                  <w:p w14:paraId="3A465A1B"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cords marked as ineligible by automation tools (n= </w:t>
                    </w:r>
                    <w:proofErr w:type="gramStart"/>
                    <w:r w:rsidRPr="00093CDD">
                      <w:rPr>
                        <w:rFonts w:ascii="Calibri" w:eastAsia="Calibri" w:hAnsi="Calibri" w:cs="Calibri"/>
                        <w:color w:val="000000" w:themeColor="text1"/>
                        <w:kern w:val="24"/>
                        <w:sz w:val="16"/>
                        <w:szCs w:val="16"/>
                      </w:rPr>
                      <w:t>0 )</w:t>
                    </w:r>
                    <w:proofErr w:type="gramEnd"/>
                  </w:p>
                  <w:p w14:paraId="37FB8CD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removed by other reasons (n=</w:t>
                    </w:r>
                    <w:proofErr w:type="gramStart"/>
                    <w:r w:rsidRPr="00093CDD">
                      <w:rPr>
                        <w:rFonts w:ascii="Calibri" w:eastAsia="Calibri" w:hAnsi="Calibri" w:cs="Calibri"/>
                        <w:color w:val="000000" w:themeColor="text1"/>
                        <w:kern w:val="24"/>
                        <w:sz w:val="16"/>
                        <w:szCs w:val="16"/>
                      </w:rPr>
                      <w:t>0 )</w:t>
                    </w:r>
                    <w:proofErr w:type="gramEnd"/>
                  </w:p>
                </w:txbxContent>
              </v:textbox>
            </v:roundrect>
            <v:roundrect id="Rectangle: Rounded Corners 1750451506" o:spid="_x0000_s1037" style="position:absolute;left:41044;top:17281;width:18722;height:2881;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" fillcolor="#f2dbdb [661]" stroked="f">
              <v:textbox>
                <w:txbxContent>
                  <w:p w14:paraId="64929BF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excluded (n= 903)</w:t>
                    </w:r>
                  </w:p>
                </w:txbxContent>
              </v:textbox>
            </v:roundrect>
            <v:roundrect id="Rectangle: Rounded Corners 784117819" o:spid="_x0000_s1038" style="position:absolute;left:-863;top:3332;width:16736;height:13949;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" fillcolor="#fbfbf8 [670]" stroked="f">
              <v:textbox>
                <w:txbxContent>
                  <w:p w14:paraId="2C05C21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Studies included in previous version of review (n= </w:t>
                    </w:r>
                    <w:proofErr w:type="gramStart"/>
                    <w:r w:rsidRPr="00093CDD">
                      <w:rPr>
                        <w:rFonts w:ascii="Calibri" w:eastAsia="Calibri" w:hAnsi="Calibri" w:cs="Calibri"/>
                        <w:color w:val="000000" w:themeColor="text1"/>
                        <w:kern w:val="24"/>
                        <w:sz w:val="16"/>
                        <w:szCs w:val="16"/>
                      </w:rPr>
                      <w:t>0 )</w:t>
                    </w:r>
                    <w:proofErr w:type="gramEnd"/>
                    <w:r w:rsidRPr="00093CDD">
                      <w:rPr>
                        <w:rFonts w:ascii="Calibri" w:eastAsia="Calibri" w:hAnsi="Calibri" w:cs="Calibri"/>
                        <w:color w:val="000000" w:themeColor="text1"/>
                        <w:kern w:val="24"/>
                        <w:sz w:val="16"/>
                        <w:szCs w:val="16"/>
                      </w:rPr>
                      <w:t xml:space="preserve"> </w:t>
                    </w:r>
                  </w:p>
                  <w:p w14:paraId="73F39F27"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 of studies included in previous </w:t>
                    </w:r>
                    <w:proofErr w:type="gramStart"/>
                    <w:r w:rsidRPr="00093CDD">
                      <w:rPr>
                        <w:rFonts w:ascii="Calibri" w:eastAsia="Calibri" w:hAnsi="Calibri" w:cs="Calibri"/>
                        <w:color w:val="000000" w:themeColor="text1"/>
                        <w:kern w:val="24"/>
                        <w:sz w:val="16"/>
                        <w:szCs w:val="16"/>
                      </w:rPr>
                      <w:t>version  of</w:t>
                    </w:r>
                    <w:proofErr w:type="gramEnd"/>
                    <w:r w:rsidRPr="00093CDD">
                      <w:rPr>
                        <w:rFonts w:ascii="Calibri" w:eastAsia="Calibri" w:hAnsi="Calibri" w:cs="Calibri"/>
                        <w:color w:val="000000" w:themeColor="text1"/>
                        <w:kern w:val="24"/>
                        <w:sz w:val="16"/>
                        <w:szCs w:val="16"/>
                      </w:rPr>
                      <w:t xml:space="preserve"> review    (n= 0)</w:t>
                    </w:r>
                  </w:p>
                </w:txbxContent>
              </v:textbox>
            </v:roundrect>
            <v:roundrect id="Rectangle: Rounded Corners 1961303788" o:spid="_x0000_s1039" style="position:absolute;left:41044;top:21602;width:18722;height:2880;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" fillcolor="#f2dbdb [661]" stroked="f">
              <v:textbox>
                <w:txbxContent>
                  <w:p w14:paraId="458E932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not retrieved (n= 0)</w:t>
                    </w:r>
                  </w:p>
                </w:txbxContent>
              </v:textbox>
            </v:roundrect>
            <v:roundrect id="Rectangle: Rounded Corners 1898688945" o:spid="_x0000_s1040" style="position:absolute;left:41044;top:28083;width:18722;height:6480;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" fillcolor="#f2dbdb [661]" stroked="f">
              <v:textbox>
                <w:txbxContent>
                  <w:p w14:paraId="5F47562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s excluded: </w:t>
                    </w:r>
                  </w:p>
                  <w:p w14:paraId="4EC14F3E"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1 (n= 40)</w:t>
                    </w:r>
                  </w:p>
                  <w:p w14:paraId="6909CA0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2 (n= 25)</w:t>
                    </w:r>
                  </w:p>
                </w:txbxContent>
              </v:textbox>
            </v:roundrect>
            <v:roundrect id="Rectangle: Rounded Corners 1022212679" o:spid="_x0000_s1041" style="position:absolute;left:60486;top:3432;width:18445;height:6179;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" fillcolor="#fbfbf8 [670]" strokecolor="#d8d8d8 [2732]">
              <v:textbox>
                <w:txbxContent>
                  <w:p w14:paraId="64FBAD5A"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identified from:</w:t>
                    </w:r>
                  </w:p>
                  <w:p w14:paraId="26365453"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Website (n= 0)</w:t>
                    </w:r>
                  </w:p>
                  <w:p w14:paraId="0D4DCCF2"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Organization (n= 3)</w:t>
                    </w:r>
                  </w:p>
                  <w:p w14:paraId="7CBC1CC1"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Citation searching (n= 0)</w:t>
                    </w:r>
                  </w:p>
                </w:txbxContent>
              </v:textbox>
            </v:roundrect>
            <v:roundrect id="Rectangle: Rounded Corners 733027493" o:spid="_x0000_s1042" style="position:absolute;left:61459;top:28071;width:17029;height:4463;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" fillcolor="#f2f2f2 [3052]" stroked="f">
              <v:textbox>
                <w:txbxContent>
                  <w:p w14:paraId="63CE4EC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assessed for eligibility (n= 3)</w:t>
                    </w:r>
                  </w:p>
                </w:txbxContent>
              </v:textbox>
            </v:roundrect>
            <v:roundrect id="Rectangle: Rounded Corners 1484864345" o:spid="_x0000_s1043" style="position:absolute;left:61477;top:21602;width:17448;height:4396;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" fillcolor="#f2f2f2 [3052]" stroked="f">
              <v:textbox>
                <w:txbxContent>
                  <w:p w14:paraId="4AFCF25A"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sought for retrieval (n= 0)</w:t>
                    </w:r>
                  </w:p>
                </w:txbxContent>
              </v:textbox>
            </v:roundrect>
            <v:roundrect id="Rectangle: Rounded Corners 401240569" o:spid="_x0000_s1044" style="position:absolute;left:80925;top:21602;width:14845;height:4790;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" fillcolor="#f2f2f2 [3052]" stroked="f">
              <v:textbox>
                <w:txbxContent>
                  <w:p w14:paraId="0CABB790"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not retrieved (n=0)</w:t>
                    </w:r>
                  </w:p>
                </w:txbxContent>
              </v:textbox>
            </v:roundrect>
            <v:roundrect id="Rectangle: Rounded Corners 58149377" o:spid="_x0000_s1045" style="position:absolute;left:80909;top:28077;width:14845;height:8947;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" fillcolor="#f2f2f2 [3052]" stroked="f">
              <v:textbox>
                <w:txbxContent>
                  <w:p w14:paraId="4E309B6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s excluded: </w:t>
                    </w:r>
                  </w:p>
                  <w:p w14:paraId="39C6883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1 (n= 0)</w:t>
                    </w:r>
                  </w:p>
                  <w:p w14:paraId="1064C95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2 (n= 0)</w:t>
                    </w:r>
                  </w:p>
                </w:txbxContent>
              </v:textbox>
            </v:roundrect>
            <v:group id="Group 354061260" o:spid="_x0000_s1046" style="position:absolute;left:7503;top:17281;width:9778;height:31988" coordorigin="7503,17281" coordsize="9778,31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">
              <v:line id="Straight Connector 1350784090" o:spid="_x0000_s1047" style="position:absolute;visibility:visible" from="7503,17281" to="7560,49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" filled="t" fillcolor="#00b8ff" strokecolor="#bfbfbf [2412]" strokeweight="1.5pt">
                <v:shadow color="#eeece1 [3214]"/>
                <o:lock v:ext="edit" shapetype="f"/>
              </v:line>
              <v:shapetype id="_x0000_t32" coordsize="21600,21600" o:spt="32" o:oned="t" path="m,l21600,21600e" filled="f">
                <v:path arrowok="t" fillok="f" o:connecttype="none"/>
                <o:lock v:ext="edit" shapetype="t"/>
              </v:shapetype>
              <v:shape id="Straight Arrow Connector 816940989" o:spid="_x0000_s1048" type="#_x0000_t32" style="position:absolute;left:7560;top:49269;width:9721;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" filled="t" fillcolor="#00b8ff" strokecolor="#bfbfbf [2412]" strokeweight="1.5pt">
                <v:stroke endarrow="block"/>
                <v:shadow color="#eeece1 [3214]"/>
              </v:shape>
            </v:group>
            <v:shape id="Straight Arrow Connector 444337691" o:spid="_x0000_s1049" type="#_x0000_t32" style="position:absolute;left:25922;top:10081;width:0;height:720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" filled="t" fillcolor="#00b8ff" strokecolor="#e5b8b7 [1301]" strokeweight="1.5pt">
              <v:stroke endarrow="block"/>
              <v:shadow color="#eeece1 [3214]"/>
            </v:shape>
            <v:shape id="Straight Arrow Connector 663642630" o:spid="_x0000_s1050" type="#_x0000_t32" style="position:absolute;left:25922;top:24561;width:0;height:348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" filled="t" fillcolor="#00b8ff" strokecolor="#e5b8b7 [1301]" strokeweight="1.5pt">
              <v:stroke endarrow="block"/>
              <v:shadow color="#eeece1 [3214]"/>
            </v:shape>
            <v:shape id="Straight Arrow Connector 561822905" o:spid="_x0000_s1051" type="#_x0000_t32" style="position:absolute;left:25922;top:31683;width:0;height:360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" filled="t" fillcolor="#00b8ff" strokecolor="#e5b8b7 [1301]" strokeweight="1.5pt">
              <v:stroke endarrow="block"/>
              <v:shadow color="#eeece1 [3214]"/>
            </v:shape>
            <v:shape id="Straight Arrow Connector 1044900323" o:spid="_x0000_s1052" type="#_x0000_t32" style="position:absolute;left:25922;top:42484;width:0;height:279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" filled="t" fillcolor="#00b8ff" strokecolor="#e5b8b7 [1301]" strokeweight="1.5pt">
              <v:stroke endarrow="block"/>
              <v:shadow color="#eeece1 [3214]"/>
            </v:shape>
            <v:shape id="Straight Arrow Connector 2093922415" o:spid="_x0000_s1053" type="#_x0000_t32" style="position:absolute;left:25922;top:19442;width:0;height:207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" filled="t" fillcolor="#00b8ff" strokecolor="#e5b8b7 [1301]" strokeweight="1.5pt">
              <v:stroke endarrow="block"/>
              <v:shadow color="#eeece1 [3214]"/>
            </v:shape>
            <v:shape id="Straight Arrow Connector 1623091670" o:spid="_x0000_s1054" type="#_x0000_t32" style="position:absolute;left:36004;top:23042;width:504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" filled="t" fillcolor="#00b8ff" strokecolor="#e5b8b7 [1301]" strokeweight="1.5pt">
              <v:stroke endarrow="block"/>
              <v:shadow color="#eeece1 [3214]"/>
            </v:shape>
            <v:shape id="Straight Arrow Connector 1707274689" o:spid="_x0000_s1055" type="#_x0000_t32" style="position:absolute;left:36004;top:18722;width:504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" filled="t" fillcolor="#00b8ff" strokecolor="#e5b8b7 [1301]" strokeweight="1.5pt">
              <v:stroke endarrow="block"/>
              <v:shadow color="#eeece1 [3214]"/>
            </v:shape>
            <v:shape id="Straight Arrow Connector 1103496714" o:spid="_x0000_s1056" type="#_x0000_t32" style="position:absolute;left:36004;top:30243;width:504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" filled="t" fillcolor="#00b8ff" strokecolor="#e5b8b7 [1301]" strokeweight="1.5pt">
              <v:stroke endarrow="block"/>
              <v:shadow color="#eeece1 [3214]"/>
            </v:shape>
            <v:shape id="Straight Arrow Connector 383227507" o:spid="_x0000_s1057" type="#_x0000_t32" style="position:absolute;left:36004;top:6480;width:432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" filled="t" fillcolor="#00b8ff" strokecolor="#e5b8b7 [1301]" strokeweight="1.5pt">
              <v:stroke endarrow="block"/>
              <v:shadow color="#eeece1 [3214]"/>
            </v:shape>
            <v:shape id="Straight Arrow Connector 1955097448" o:spid="_x0000_s1058" type="#_x0000_t32" style="position:absolute;left:78488;top:23042;width:216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" filled="t" fillcolor="#00b8ff" strokecolor="#76923c [2406]" strokeweight="1.25pt">
              <v:stroke endarrow="block"/>
              <v:shadow color="#eeece1 [3214]"/>
            </v:shape>
            <v:shape id="Straight Arrow Connector 1458863935" o:spid="_x0000_s1059" type="#_x0000_t32" style="position:absolute;left:78488;top:29523;width:216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" filled="t" fillcolor="#00b8ff" strokecolor="#76923c [2406]" strokeweight="1.25pt">
              <v:stroke endarrow="block"/>
              <v:shadow color="#eeece1 [3214]"/>
            </v:shape>
            <v:shape id="Straight Arrow Connector 495555959" o:spid="_x0000_s1060" type="#_x0000_t32" style="position:absolute;left:69847;top:24594;width:0;height:348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" filled="t" fillcolor="#00b8ff" strokecolor="#bfbfbf [2412]" strokeweight="1.5pt">
              <v:stroke endarrow="block"/>
              <v:shadow color="#eeece1 [3214]"/>
            </v:shape>
            <v:shape id="Straight Arrow Connector 1781939422" o:spid="_x0000_s1061" type="#_x0000_t32" style="position:absolute;left:69709;top:9611;width:0;height:1207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" filled="t" fillcolor="#00b8ff" strokecolor="#bfbfbf [2412]" strokeweight="1.5pt">
              <v:stroke endarrow="block"/>
              <v:shadow color="#eeece1 [3214]"/>
            </v:shape>
            <v:line id="Straight Connector 1620042056" o:spid="_x0000_s1062" style="position:absolute;visibility:visible" from="69974,32534" to="70180,50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" filled="t" fillcolor="#00b8ff" strokecolor="#bfbfbf [2412]" strokeweight="1.25pt">
              <v:shadow color="#eeece1 [3214]"/>
            </v:line>
            <v:shape id="Straight Arrow Connector 568391659" o:spid="_x0000_s1063" type="#_x0000_t32" style="position:absolute;left:37444;top:50405;width:32763;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" filled="t" fillcolor="#00b8ff" strokecolor="#bfbfbf [2412]" strokeweight="1.5pt">
              <v:stroke endarrow="block"/>
              <v:shadow color="#eeece1 [3214]"/>
            </v:shape>
          </v:group>
        </w:pict>
      </w:r>
      <w:r w:rsidR="009A0AF6">
        <w:t>Figure 1. Prisma flow diagram</w:t>
      </w:r>
    </w:p>
    <w:sectPr w:rsidR="009A0AF6" w:rsidRPr="009A0AF6" w:rsidSect="001A583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97E1B" w14:textId="77777777" w:rsidR="00616BAB" w:rsidRDefault="00616BAB" w:rsidP="008733D2">
      <w:pPr>
        <w:spacing w:after="0" w:line="240" w:lineRule="auto"/>
      </w:pPr>
      <w:r>
        <w:separator/>
      </w:r>
    </w:p>
  </w:endnote>
  <w:endnote w:type="continuationSeparator" w:id="0">
    <w:p w14:paraId="59FFFF7A" w14:textId="77777777" w:rsidR="00616BAB" w:rsidRDefault="00616BAB" w:rsidP="00873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B3BA4" w14:textId="77777777" w:rsidR="008733D2" w:rsidRDefault="008733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0C590" w14:textId="77777777" w:rsidR="008733D2" w:rsidRDefault="008733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C3D34" w14:textId="77777777" w:rsidR="008733D2" w:rsidRDefault="008733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21E1A" w14:textId="77777777" w:rsidR="00616BAB" w:rsidRDefault="00616BAB" w:rsidP="008733D2">
      <w:pPr>
        <w:spacing w:after="0" w:line="240" w:lineRule="auto"/>
      </w:pPr>
      <w:r>
        <w:separator/>
      </w:r>
    </w:p>
  </w:footnote>
  <w:footnote w:type="continuationSeparator" w:id="0">
    <w:p w14:paraId="7186B330" w14:textId="77777777" w:rsidR="00616BAB" w:rsidRDefault="00616BAB" w:rsidP="008733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D74E7" w14:textId="582BA636" w:rsidR="008733D2" w:rsidRDefault="008733D2">
    <w:pPr>
      <w:pStyle w:val="Header"/>
    </w:pPr>
    <w:r>
      <w:rPr>
        <w:noProof/>
      </w:rPr>
      <w:pict w14:anchorId="258E1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74042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DDA02" w14:textId="5E8A900C" w:rsidR="008733D2" w:rsidRDefault="008733D2">
    <w:pPr>
      <w:pStyle w:val="Header"/>
    </w:pPr>
    <w:r>
      <w:rPr>
        <w:noProof/>
      </w:rPr>
      <w:pict w14:anchorId="508D79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74042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10565" w14:textId="04484AC2" w:rsidR="008733D2" w:rsidRDefault="008733D2">
    <w:pPr>
      <w:pStyle w:val="Header"/>
    </w:pPr>
    <w:r>
      <w:rPr>
        <w:noProof/>
      </w:rPr>
      <w:pict w14:anchorId="494201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74042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2316"/>
    <w:multiLevelType w:val="multilevel"/>
    <w:tmpl w:val="6080A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D444C8"/>
    <w:multiLevelType w:val="multilevel"/>
    <w:tmpl w:val="FEF20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501901"/>
    <w:multiLevelType w:val="multilevel"/>
    <w:tmpl w:val="C82CF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B80C11"/>
    <w:multiLevelType w:val="multilevel"/>
    <w:tmpl w:val="58982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4A9710E"/>
    <w:multiLevelType w:val="multilevel"/>
    <w:tmpl w:val="DE5E5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620602"/>
    <w:multiLevelType w:val="multilevel"/>
    <w:tmpl w:val="77DC9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A40242"/>
    <w:multiLevelType w:val="multilevel"/>
    <w:tmpl w:val="B3B81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F9108F"/>
    <w:multiLevelType w:val="multilevel"/>
    <w:tmpl w:val="DF5EB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9A10FA"/>
    <w:multiLevelType w:val="multilevel"/>
    <w:tmpl w:val="D2A0E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855207E"/>
    <w:multiLevelType w:val="multilevel"/>
    <w:tmpl w:val="8CC84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D01BAC"/>
    <w:multiLevelType w:val="multilevel"/>
    <w:tmpl w:val="7BD86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46456C"/>
    <w:multiLevelType w:val="multilevel"/>
    <w:tmpl w:val="0CF09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1D4A21"/>
    <w:multiLevelType w:val="multilevel"/>
    <w:tmpl w:val="3A149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8"/>
  </w:num>
  <w:num w:numId="3">
    <w:abstractNumId w:val="10"/>
  </w:num>
  <w:num w:numId="4">
    <w:abstractNumId w:val="11"/>
  </w:num>
  <w:num w:numId="5">
    <w:abstractNumId w:val="5"/>
  </w:num>
  <w:num w:numId="6">
    <w:abstractNumId w:val="3"/>
  </w:num>
  <w:num w:numId="7">
    <w:abstractNumId w:val="7"/>
  </w:num>
  <w:num w:numId="8">
    <w:abstractNumId w:val="0"/>
  </w:num>
  <w:num w:numId="9">
    <w:abstractNumId w:val="4"/>
  </w:num>
  <w:num w:numId="10">
    <w:abstractNumId w:val="2"/>
  </w:num>
  <w:num w:numId="11">
    <w:abstractNumId w:val="9"/>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E7B26"/>
    <w:rsid w:val="000163D9"/>
    <w:rsid w:val="00016E6E"/>
    <w:rsid w:val="0001767A"/>
    <w:rsid w:val="00027772"/>
    <w:rsid w:val="000365F3"/>
    <w:rsid w:val="00056751"/>
    <w:rsid w:val="00056A3C"/>
    <w:rsid w:val="000700D1"/>
    <w:rsid w:val="0007443A"/>
    <w:rsid w:val="00093CDD"/>
    <w:rsid w:val="000970E5"/>
    <w:rsid w:val="000D52E5"/>
    <w:rsid w:val="000F094F"/>
    <w:rsid w:val="00101E97"/>
    <w:rsid w:val="0012148F"/>
    <w:rsid w:val="00124ADC"/>
    <w:rsid w:val="00156EAC"/>
    <w:rsid w:val="00180A36"/>
    <w:rsid w:val="00197187"/>
    <w:rsid w:val="001A5838"/>
    <w:rsid w:val="001B55D0"/>
    <w:rsid w:val="001C4C7A"/>
    <w:rsid w:val="001D1B24"/>
    <w:rsid w:val="001D5179"/>
    <w:rsid w:val="001D58E1"/>
    <w:rsid w:val="001F395B"/>
    <w:rsid w:val="00200DFD"/>
    <w:rsid w:val="00204F44"/>
    <w:rsid w:val="00214C09"/>
    <w:rsid w:val="00262BE6"/>
    <w:rsid w:val="0026310A"/>
    <w:rsid w:val="00276FC1"/>
    <w:rsid w:val="00284C0E"/>
    <w:rsid w:val="002A4D42"/>
    <w:rsid w:val="002D79EF"/>
    <w:rsid w:val="00305E4C"/>
    <w:rsid w:val="00316E7B"/>
    <w:rsid w:val="003208EA"/>
    <w:rsid w:val="00356DA5"/>
    <w:rsid w:val="003A1719"/>
    <w:rsid w:val="003D734B"/>
    <w:rsid w:val="00414950"/>
    <w:rsid w:val="00446E6D"/>
    <w:rsid w:val="004A2EB9"/>
    <w:rsid w:val="004B35BB"/>
    <w:rsid w:val="004D0BC8"/>
    <w:rsid w:val="00554E22"/>
    <w:rsid w:val="00560400"/>
    <w:rsid w:val="00587F55"/>
    <w:rsid w:val="005F3F52"/>
    <w:rsid w:val="005F7C47"/>
    <w:rsid w:val="006158AC"/>
    <w:rsid w:val="00616BAB"/>
    <w:rsid w:val="00622033"/>
    <w:rsid w:val="00625BB6"/>
    <w:rsid w:val="0066057F"/>
    <w:rsid w:val="00664FBF"/>
    <w:rsid w:val="00683173"/>
    <w:rsid w:val="006B473E"/>
    <w:rsid w:val="006C38B8"/>
    <w:rsid w:val="006D0E1B"/>
    <w:rsid w:val="006E2FBF"/>
    <w:rsid w:val="006F4CE5"/>
    <w:rsid w:val="00705708"/>
    <w:rsid w:val="00707E74"/>
    <w:rsid w:val="00740B96"/>
    <w:rsid w:val="007712A2"/>
    <w:rsid w:val="007B2667"/>
    <w:rsid w:val="007E152C"/>
    <w:rsid w:val="008219EA"/>
    <w:rsid w:val="00835645"/>
    <w:rsid w:val="008733D2"/>
    <w:rsid w:val="0088043D"/>
    <w:rsid w:val="008A766F"/>
    <w:rsid w:val="008B6308"/>
    <w:rsid w:val="008E3683"/>
    <w:rsid w:val="008F0DCE"/>
    <w:rsid w:val="00920279"/>
    <w:rsid w:val="009300A2"/>
    <w:rsid w:val="00940296"/>
    <w:rsid w:val="00974306"/>
    <w:rsid w:val="00976A9D"/>
    <w:rsid w:val="009A0AF6"/>
    <w:rsid w:val="009A2C98"/>
    <w:rsid w:val="009B4074"/>
    <w:rsid w:val="009C2C04"/>
    <w:rsid w:val="009D470F"/>
    <w:rsid w:val="009D56B1"/>
    <w:rsid w:val="009D6A1C"/>
    <w:rsid w:val="009E7B26"/>
    <w:rsid w:val="009F3A24"/>
    <w:rsid w:val="00A3482B"/>
    <w:rsid w:val="00A4292A"/>
    <w:rsid w:val="00A42A13"/>
    <w:rsid w:val="00A52B29"/>
    <w:rsid w:val="00A62F4E"/>
    <w:rsid w:val="00AA4522"/>
    <w:rsid w:val="00AE68C3"/>
    <w:rsid w:val="00B20133"/>
    <w:rsid w:val="00B31C3A"/>
    <w:rsid w:val="00B51FCB"/>
    <w:rsid w:val="00B56BA7"/>
    <w:rsid w:val="00B86D76"/>
    <w:rsid w:val="00BA32A7"/>
    <w:rsid w:val="00BA468D"/>
    <w:rsid w:val="00BC084E"/>
    <w:rsid w:val="00BD5F2E"/>
    <w:rsid w:val="00BF5C75"/>
    <w:rsid w:val="00BF70F3"/>
    <w:rsid w:val="00C02E9D"/>
    <w:rsid w:val="00C03C8C"/>
    <w:rsid w:val="00C07F79"/>
    <w:rsid w:val="00C125FA"/>
    <w:rsid w:val="00C13708"/>
    <w:rsid w:val="00C26F89"/>
    <w:rsid w:val="00C7612E"/>
    <w:rsid w:val="00C834B3"/>
    <w:rsid w:val="00C958C4"/>
    <w:rsid w:val="00CB099C"/>
    <w:rsid w:val="00CC59C4"/>
    <w:rsid w:val="00CE1BDA"/>
    <w:rsid w:val="00CE2EA2"/>
    <w:rsid w:val="00CE50CB"/>
    <w:rsid w:val="00CF2DCB"/>
    <w:rsid w:val="00D035AC"/>
    <w:rsid w:val="00D04A6C"/>
    <w:rsid w:val="00D16066"/>
    <w:rsid w:val="00D339EF"/>
    <w:rsid w:val="00D5075F"/>
    <w:rsid w:val="00D60A6D"/>
    <w:rsid w:val="00D8635D"/>
    <w:rsid w:val="00D93ED5"/>
    <w:rsid w:val="00D96F15"/>
    <w:rsid w:val="00DA3643"/>
    <w:rsid w:val="00DA57A5"/>
    <w:rsid w:val="00DD3217"/>
    <w:rsid w:val="00DE6DAB"/>
    <w:rsid w:val="00DF0C17"/>
    <w:rsid w:val="00DF5912"/>
    <w:rsid w:val="00E00778"/>
    <w:rsid w:val="00E3353E"/>
    <w:rsid w:val="00E41DDB"/>
    <w:rsid w:val="00E55287"/>
    <w:rsid w:val="00E55B62"/>
    <w:rsid w:val="00E57EC3"/>
    <w:rsid w:val="00E74785"/>
    <w:rsid w:val="00E86EC6"/>
    <w:rsid w:val="00EC03AD"/>
    <w:rsid w:val="00EE1CD8"/>
    <w:rsid w:val="00EF2820"/>
    <w:rsid w:val="00EF3D7A"/>
    <w:rsid w:val="00EF4AD0"/>
    <w:rsid w:val="00EF759F"/>
    <w:rsid w:val="00F04944"/>
    <w:rsid w:val="00F1273B"/>
    <w:rsid w:val="00F306C6"/>
    <w:rsid w:val="00F4410D"/>
    <w:rsid w:val="00F46BE7"/>
    <w:rsid w:val="00F766EA"/>
    <w:rsid w:val="00F81294"/>
    <w:rsid w:val="00F96DDE"/>
    <w:rsid w:val="00FD0C3E"/>
    <w:rsid w:val="00FE3A17"/>
    <w:rsid w:val="00FE50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Straight Arrow Connector 816940989"/>
        <o:r id="V:Rule2" type="connector" idref="#Straight Arrow Connector 444337691"/>
        <o:r id="V:Rule3" type="connector" idref="#Straight Arrow Connector 663642630"/>
        <o:r id="V:Rule4" type="connector" idref="#Straight Arrow Connector 561822905"/>
        <o:r id="V:Rule5" type="connector" idref="#Straight Arrow Connector 1044900323"/>
        <o:r id="V:Rule6" type="connector" idref="#Straight Arrow Connector 2093922415"/>
        <o:r id="V:Rule7" type="connector" idref="#Straight Arrow Connector 1623091670"/>
        <o:r id="V:Rule8" type="connector" idref="#Straight Arrow Connector 1955097448"/>
        <o:r id="V:Rule9" type="connector" idref="#Straight Arrow Connector 383227507"/>
        <o:r id="V:Rule10" type="connector" idref="#Straight Arrow Connector 1458863935"/>
        <o:r id="V:Rule11" type="connector" idref="#Straight Arrow Connector 495555959"/>
        <o:r id="V:Rule12" type="connector" idref="#Straight Arrow Connector 1103496714"/>
        <o:r id="V:Rule13" type="connector" idref="#Straight Arrow Connector 1707274689"/>
        <o:r id="V:Rule14" type="connector" idref="#Straight Arrow Connector 1781939422"/>
        <o:r id="V:Rule15" type="connector" idref="#Straight Arrow Connector 568391659"/>
      </o:rules>
    </o:shapelayout>
  </w:shapeDefaults>
  <w:decimalSymbol w:val="."/>
  <w:listSeparator w:val=","/>
  <w14:docId w14:val="6B677433"/>
  <w15:docId w15:val="{39938CCC-8C31-477B-A8E9-F605D5259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5838"/>
  </w:style>
  <w:style w:type="paragraph" w:styleId="Heading1">
    <w:name w:val="heading 1"/>
    <w:basedOn w:val="Normal"/>
    <w:next w:val="Normal"/>
    <w:link w:val="Heading1Char"/>
    <w:uiPriority w:val="9"/>
    <w:qFormat/>
    <w:rsid w:val="009E7B26"/>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9E7B26"/>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E7B26"/>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9E7B2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9E7B2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9E7B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7B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7B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7B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B26"/>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9E7B26"/>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9E7B26"/>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rsid w:val="009E7B2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9E7B2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9E7B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7B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7B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7B26"/>
    <w:rPr>
      <w:rFonts w:eastAsiaTheme="majorEastAsia" w:cstheme="majorBidi"/>
      <w:color w:val="272727" w:themeColor="text1" w:themeTint="D8"/>
    </w:rPr>
  </w:style>
  <w:style w:type="paragraph" w:styleId="Title">
    <w:name w:val="Title"/>
    <w:basedOn w:val="Normal"/>
    <w:next w:val="Normal"/>
    <w:link w:val="TitleChar"/>
    <w:uiPriority w:val="10"/>
    <w:qFormat/>
    <w:rsid w:val="009E7B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B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7B2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7B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7B2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E7B26"/>
    <w:rPr>
      <w:i/>
      <w:iCs/>
      <w:color w:val="404040" w:themeColor="text1" w:themeTint="BF"/>
    </w:rPr>
  </w:style>
  <w:style w:type="paragraph" w:styleId="ListParagraph">
    <w:name w:val="List Paragraph"/>
    <w:basedOn w:val="Normal"/>
    <w:uiPriority w:val="34"/>
    <w:qFormat/>
    <w:rsid w:val="009E7B26"/>
    <w:pPr>
      <w:ind w:left="720"/>
      <w:contextualSpacing/>
    </w:pPr>
  </w:style>
  <w:style w:type="character" w:styleId="IntenseEmphasis">
    <w:name w:val="Intense Emphasis"/>
    <w:basedOn w:val="DefaultParagraphFont"/>
    <w:uiPriority w:val="21"/>
    <w:qFormat/>
    <w:rsid w:val="009E7B26"/>
    <w:rPr>
      <w:i/>
      <w:iCs/>
      <w:color w:val="365F91" w:themeColor="accent1" w:themeShade="BF"/>
    </w:rPr>
  </w:style>
  <w:style w:type="paragraph" w:styleId="IntenseQuote">
    <w:name w:val="Intense Quote"/>
    <w:basedOn w:val="Normal"/>
    <w:next w:val="Normal"/>
    <w:link w:val="IntenseQuoteChar"/>
    <w:uiPriority w:val="30"/>
    <w:qFormat/>
    <w:rsid w:val="009E7B2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9E7B26"/>
    <w:rPr>
      <w:i/>
      <w:iCs/>
      <w:color w:val="365F91" w:themeColor="accent1" w:themeShade="BF"/>
    </w:rPr>
  </w:style>
  <w:style w:type="character" w:styleId="IntenseReference">
    <w:name w:val="Intense Reference"/>
    <w:basedOn w:val="DefaultParagraphFont"/>
    <w:uiPriority w:val="32"/>
    <w:qFormat/>
    <w:rsid w:val="009E7B26"/>
    <w:rPr>
      <w:b/>
      <w:bCs/>
      <w:smallCaps/>
      <w:color w:val="365F91" w:themeColor="accent1" w:themeShade="BF"/>
      <w:spacing w:val="5"/>
    </w:rPr>
  </w:style>
  <w:style w:type="character" w:styleId="Hyperlink">
    <w:name w:val="Hyperlink"/>
    <w:basedOn w:val="DefaultParagraphFont"/>
    <w:uiPriority w:val="99"/>
    <w:unhideWhenUsed/>
    <w:rsid w:val="00BA468D"/>
    <w:rPr>
      <w:color w:val="0000FF"/>
      <w:u w:val="single"/>
    </w:rPr>
  </w:style>
  <w:style w:type="paragraph" w:customStyle="1" w:styleId="pages">
    <w:name w:val="pages"/>
    <w:basedOn w:val="Normal"/>
    <w:rsid w:val="00BA468D"/>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UnresolvedMention1">
    <w:name w:val="Unresolved Mention1"/>
    <w:basedOn w:val="DefaultParagraphFont"/>
    <w:uiPriority w:val="99"/>
    <w:semiHidden/>
    <w:unhideWhenUsed/>
    <w:rsid w:val="00B86D76"/>
    <w:rPr>
      <w:color w:val="605E5C"/>
      <w:shd w:val="clear" w:color="auto" w:fill="E1DFDD"/>
    </w:rPr>
  </w:style>
  <w:style w:type="table" w:styleId="TableGrid">
    <w:name w:val="Table Grid"/>
    <w:basedOn w:val="TableNormal"/>
    <w:uiPriority w:val="59"/>
    <w:rsid w:val="009D4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D470F"/>
    <w:rPr>
      <w:b/>
      <w:bCs/>
    </w:rPr>
  </w:style>
  <w:style w:type="character" w:styleId="UnresolvedMention">
    <w:name w:val="Unresolved Mention"/>
    <w:basedOn w:val="DefaultParagraphFont"/>
    <w:uiPriority w:val="99"/>
    <w:semiHidden/>
    <w:unhideWhenUsed/>
    <w:rsid w:val="001C4C7A"/>
    <w:rPr>
      <w:color w:val="605E5C"/>
      <w:shd w:val="clear" w:color="auto" w:fill="E1DFDD"/>
    </w:rPr>
  </w:style>
  <w:style w:type="paragraph" w:styleId="Header">
    <w:name w:val="header"/>
    <w:basedOn w:val="Normal"/>
    <w:link w:val="HeaderChar"/>
    <w:uiPriority w:val="99"/>
    <w:unhideWhenUsed/>
    <w:rsid w:val="008733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3D2"/>
  </w:style>
  <w:style w:type="paragraph" w:styleId="Footer">
    <w:name w:val="footer"/>
    <w:basedOn w:val="Normal"/>
    <w:link w:val="FooterChar"/>
    <w:uiPriority w:val="99"/>
    <w:unhideWhenUsed/>
    <w:rsid w:val="008733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3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C12EC-5158-4C93-8340-3D0A702C3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0</TotalTime>
  <Pages>12</Pages>
  <Words>38142</Words>
  <Characters>217413</Characters>
  <Application>Microsoft Office Word</Application>
  <DocSecurity>0</DocSecurity>
  <Lines>1811</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ja Nghabi</dc:creator>
  <cp:keywords/>
  <dc:description/>
  <cp:lastModifiedBy>SDI 1084</cp:lastModifiedBy>
  <cp:revision>55</cp:revision>
  <dcterms:created xsi:type="dcterms:W3CDTF">2025-11-26T13:10:00Z</dcterms:created>
  <dcterms:modified xsi:type="dcterms:W3CDTF">2025-12-2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cf357a01-b0d3-3f82-a67c-49d21399fe22</vt:lpwstr>
  </property>
</Properties>
</file>